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Da Silva Junker, Edipo Vinicius.</w:t>
      </w:r>
    </w:p>
    <w:p w14:paraId="067CA44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aiva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r w:rsidRPr="00536125">
            <w:rPr>
              <w:lang w:val="es-ES_tradnl"/>
            </w:rPr>
            <w:t>Table of Contents</w:t>
          </w:r>
        </w:p>
        <w:p w14:paraId="16EDE207" w14:textId="77777777" w:rsidR="00415355"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4123223" w:history="1">
            <w:r w:rsidR="00415355" w:rsidRPr="00097150">
              <w:rPr>
                <w:rStyle w:val="Hyperlink"/>
                <w:rFonts w:eastAsia="Times New Roman"/>
                <w:bCs/>
                <w:noProof/>
              </w:rPr>
              <w:t>Problemática</w:t>
            </w:r>
            <w:r w:rsidR="00415355">
              <w:rPr>
                <w:noProof/>
                <w:webHidden/>
              </w:rPr>
              <w:tab/>
            </w:r>
            <w:r w:rsidR="00415355">
              <w:rPr>
                <w:noProof/>
                <w:webHidden/>
              </w:rPr>
              <w:fldChar w:fldCharType="begin"/>
            </w:r>
            <w:r w:rsidR="00415355">
              <w:rPr>
                <w:noProof/>
                <w:webHidden/>
              </w:rPr>
              <w:instrText xml:space="preserve"> PAGEREF _Toc464123223 \h </w:instrText>
            </w:r>
            <w:r w:rsidR="00415355">
              <w:rPr>
                <w:noProof/>
                <w:webHidden/>
              </w:rPr>
            </w:r>
            <w:r w:rsidR="00415355">
              <w:rPr>
                <w:noProof/>
                <w:webHidden/>
              </w:rPr>
              <w:fldChar w:fldCharType="separate"/>
            </w:r>
            <w:r w:rsidR="00415355">
              <w:rPr>
                <w:noProof/>
                <w:webHidden/>
              </w:rPr>
              <w:t>5</w:t>
            </w:r>
            <w:r w:rsidR="00415355">
              <w:rPr>
                <w:noProof/>
                <w:webHidden/>
              </w:rPr>
              <w:fldChar w:fldCharType="end"/>
            </w:r>
          </w:hyperlink>
        </w:p>
        <w:p w14:paraId="3F04D73F" w14:textId="77777777" w:rsidR="00415355" w:rsidRDefault="005D4BB3">
          <w:pPr>
            <w:pStyle w:val="TOC1"/>
            <w:tabs>
              <w:tab w:val="right" w:leader="dot" w:pos="8828"/>
            </w:tabs>
            <w:rPr>
              <w:rFonts w:eastAsiaTheme="minorEastAsia" w:cstheme="minorBidi"/>
              <w:b w:val="0"/>
              <w:noProof/>
              <w:color w:val="auto"/>
              <w:lang w:val="en-US" w:eastAsia="en-US"/>
            </w:rPr>
          </w:pPr>
          <w:hyperlink w:anchor="_Toc464123224" w:history="1">
            <w:r w:rsidR="00415355" w:rsidRPr="00097150">
              <w:rPr>
                <w:rStyle w:val="Hyperlink"/>
                <w:rFonts w:eastAsia="Times New Roman"/>
                <w:bCs/>
                <w:noProof/>
              </w:rPr>
              <w:t>OBJETIVOS</w:t>
            </w:r>
            <w:r w:rsidR="00415355">
              <w:rPr>
                <w:noProof/>
                <w:webHidden/>
              </w:rPr>
              <w:tab/>
            </w:r>
            <w:r w:rsidR="00415355">
              <w:rPr>
                <w:noProof/>
                <w:webHidden/>
              </w:rPr>
              <w:fldChar w:fldCharType="begin"/>
            </w:r>
            <w:r w:rsidR="00415355">
              <w:rPr>
                <w:noProof/>
                <w:webHidden/>
              </w:rPr>
              <w:instrText xml:space="preserve"> PAGEREF _Toc464123224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7C26846"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25" w:history="1">
            <w:r w:rsidR="00415355" w:rsidRPr="00097150">
              <w:rPr>
                <w:rStyle w:val="Hyperlink"/>
                <w:rFonts w:eastAsia="Times New Roman"/>
                <w:bCs/>
                <w:noProof/>
              </w:rPr>
              <w:t>Objetivo general</w:t>
            </w:r>
            <w:r w:rsidR="00415355">
              <w:rPr>
                <w:noProof/>
                <w:webHidden/>
              </w:rPr>
              <w:tab/>
            </w:r>
            <w:r w:rsidR="00415355">
              <w:rPr>
                <w:noProof/>
                <w:webHidden/>
              </w:rPr>
              <w:fldChar w:fldCharType="begin"/>
            </w:r>
            <w:r w:rsidR="00415355">
              <w:rPr>
                <w:noProof/>
                <w:webHidden/>
              </w:rPr>
              <w:instrText xml:space="preserve"> PAGEREF _Toc464123225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8271DD9"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26" w:history="1">
            <w:r w:rsidR="00415355" w:rsidRPr="00097150">
              <w:rPr>
                <w:rStyle w:val="Hyperlink"/>
                <w:rFonts w:eastAsia="Times New Roman"/>
                <w:bCs/>
                <w:noProof/>
              </w:rPr>
              <w:t>Objetivos Específicos</w:t>
            </w:r>
            <w:r w:rsidR="00415355">
              <w:rPr>
                <w:noProof/>
                <w:webHidden/>
              </w:rPr>
              <w:tab/>
            </w:r>
            <w:r w:rsidR="00415355">
              <w:rPr>
                <w:noProof/>
                <w:webHidden/>
              </w:rPr>
              <w:fldChar w:fldCharType="begin"/>
            </w:r>
            <w:r w:rsidR="00415355">
              <w:rPr>
                <w:noProof/>
                <w:webHidden/>
              </w:rPr>
              <w:instrText xml:space="preserve"> PAGEREF _Toc464123226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4FB0CE32" w14:textId="77777777" w:rsidR="00415355" w:rsidRDefault="005D4BB3">
          <w:pPr>
            <w:pStyle w:val="TOC1"/>
            <w:tabs>
              <w:tab w:val="right" w:leader="dot" w:pos="8828"/>
            </w:tabs>
            <w:rPr>
              <w:rFonts w:eastAsiaTheme="minorEastAsia" w:cstheme="minorBidi"/>
              <w:b w:val="0"/>
              <w:noProof/>
              <w:color w:val="auto"/>
              <w:lang w:val="en-US" w:eastAsia="en-US"/>
            </w:rPr>
          </w:pPr>
          <w:hyperlink w:anchor="_Toc464123227" w:history="1">
            <w:r w:rsidR="00415355" w:rsidRPr="00097150">
              <w:rPr>
                <w:rStyle w:val="Hyperlink"/>
                <w:rFonts w:eastAsia="Times New Roman"/>
                <w:bCs/>
                <w:noProof/>
              </w:rPr>
              <w:t>Alcance</w:t>
            </w:r>
            <w:r w:rsidR="00415355">
              <w:rPr>
                <w:noProof/>
                <w:webHidden/>
              </w:rPr>
              <w:tab/>
            </w:r>
            <w:r w:rsidR="00415355">
              <w:rPr>
                <w:noProof/>
                <w:webHidden/>
              </w:rPr>
              <w:fldChar w:fldCharType="begin"/>
            </w:r>
            <w:r w:rsidR="00415355">
              <w:rPr>
                <w:noProof/>
                <w:webHidden/>
              </w:rPr>
              <w:instrText xml:space="preserve"> PAGEREF _Toc464123227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CE32F20" w14:textId="77777777" w:rsidR="00415355" w:rsidRDefault="005D4BB3">
          <w:pPr>
            <w:pStyle w:val="TOC1"/>
            <w:tabs>
              <w:tab w:val="right" w:leader="dot" w:pos="8828"/>
            </w:tabs>
            <w:rPr>
              <w:rFonts w:eastAsiaTheme="minorEastAsia" w:cstheme="minorBidi"/>
              <w:b w:val="0"/>
              <w:noProof/>
              <w:color w:val="auto"/>
              <w:lang w:val="en-US" w:eastAsia="en-US"/>
            </w:rPr>
          </w:pPr>
          <w:hyperlink w:anchor="_Toc464123228" w:history="1">
            <w:r w:rsidR="00415355" w:rsidRPr="00097150">
              <w:rPr>
                <w:rStyle w:val="Hyperlink"/>
                <w:rFonts w:eastAsia="Times New Roman"/>
                <w:bCs/>
                <w:noProof/>
              </w:rPr>
              <w:t>Limitaciones</w:t>
            </w:r>
            <w:r w:rsidR="00415355">
              <w:rPr>
                <w:noProof/>
                <w:webHidden/>
              </w:rPr>
              <w:tab/>
            </w:r>
            <w:r w:rsidR="00415355">
              <w:rPr>
                <w:noProof/>
                <w:webHidden/>
              </w:rPr>
              <w:fldChar w:fldCharType="begin"/>
            </w:r>
            <w:r w:rsidR="00415355">
              <w:rPr>
                <w:noProof/>
                <w:webHidden/>
              </w:rPr>
              <w:instrText xml:space="preserve"> PAGEREF _Toc464123228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293CC18" w14:textId="77777777" w:rsidR="00415355" w:rsidRDefault="005D4BB3">
          <w:pPr>
            <w:pStyle w:val="TOC1"/>
            <w:tabs>
              <w:tab w:val="right" w:leader="dot" w:pos="8828"/>
            </w:tabs>
            <w:rPr>
              <w:rFonts w:eastAsiaTheme="minorEastAsia" w:cstheme="minorBidi"/>
              <w:b w:val="0"/>
              <w:noProof/>
              <w:color w:val="auto"/>
              <w:lang w:val="en-US" w:eastAsia="en-US"/>
            </w:rPr>
          </w:pPr>
          <w:hyperlink w:anchor="_Toc464123229" w:history="1">
            <w:r w:rsidR="00415355" w:rsidRPr="00097150">
              <w:rPr>
                <w:rStyle w:val="Hyperlink"/>
                <w:rFonts w:eastAsia="Times New Roman"/>
                <w:bCs/>
                <w:noProof/>
              </w:rPr>
              <w:t>Conceptos Fundamentales</w:t>
            </w:r>
            <w:r w:rsidR="00415355">
              <w:rPr>
                <w:noProof/>
                <w:webHidden/>
              </w:rPr>
              <w:tab/>
            </w:r>
            <w:r w:rsidR="00415355">
              <w:rPr>
                <w:noProof/>
                <w:webHidden/>
              </w:rPr>
              <w:fldChar w:fldCharType="begin"/>
            </w:r>
            <w:r w:rsidR="00415355">
              <w:rPr>
                <w:noProof/>
                <w:webHidden/>
              </w:rPr>
              <w:instrText xml:space="preserve"> PAGEREF _Toc464123229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3B099D05"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30" w:history="1">
            <w:r w:rsidR="00415355" w:rsidRPr="00097150">
              <w:rPr>
                <w:rStyle w:val="Hyperlink"/>
                <w:rFonts w:eastAsia="Times New Roman"/>
                <w:bCs/>
                <w:noProof/>
              </w:rPr>
              <w:t>Proyecto</w:t>
            </w:r>
            <w:r w:rsidR="00415355">
              <w:rPr>
                <w:noProof/>
                <w:webHidden/>
              </w:rPr>
              <w:tab/>
            </w:r>
            <w:r w:rsidR="00415355">
              <w:rPr>
                <w:noProof/>
                <w:webHidden/>
              </w:rPr>
              <w:fldChar w:fldCharType="begin"/>
            </w:r>
            <w:r w:rsidR="00415355">
              <w:rPr>
                <w:noProof/>
                <w:webHidden/>
              </w:rPr>
              <w:instrText xml:space="preserve"> PAGEREF _Toc464123230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7AD99CA8"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31" w:history="1">
            <w:r w:rsidR="00415355" w:rsidRPr="00097150">
              <w:rPr>
                <w:rStyle w:val="Hyperlink"/>
                <w:rFonts w:eastAsia="Times New Roman"/>
                <w:bCs/>
                <w:noProof/>
              </w:rPr>
              <w:t>PMI</w:t>
            </w:r>
            <w:r w:rsidR="00415355">
              <w:rPr>
                <w:noProof/>
                <w:webHidden/>
              </w:rPr>
              <w:tab/>
            </w:r>
            <w:r w:rsidR="00415355">
              <w:rPr>
                <w:noProof/>
                <w:webHidden/>
              </w:rPr>
              <w:fldChar w:fldCharType="begin"/>
            </w:r>
            <w:r w:rsidR="00415355">
              <w:rPr>
                <w:noProof/>
                <w:webHidden/>
              </w:rPr>
              <w:instrText xml:space="preserve"> PAGEREF _Toc464123231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095BE30E"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32" w:history="1">
            <w:r w:rsidR="00415355" w:rsidRPr="00097150">
              <w:rPr>
                <w:rStyle w:val="Hyperlink"/>
                <w:rFonts w:eastAsia="Times New Roman"/>
                <w:bCs/>
                <w:noProof/>
              </w:rPr>
              <w:t>PMBOK</w:t>
            </w:r>
            <w:r w:rsidR="00415355">
              <w:rPr>
                <w:noProof/>
                <w:webHidden/>
              </w:rPr>
              <w:tab/>
            </w:r>
            <w:r w:rsidR="00415355">
              <w:rPr>
                <w:noProof/>
                <w:webHidden/>
              </w:rPr>
              <w:fldChar w:fldCharType="begin"/>
            </w:r>
            <w:r w:rsidR="00415355">
              <w:rPr>
                <w:noProof/>
                <w:webHidden/>
              </w:rPr>
              <w:instrText xml:space="preserve"> PAGEREF _Toc464123232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252233AE"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33" w:history="1">
            <w:r w:rsidR="00415355" w:rsidRPr="00097150">
              <w:rPr>
                <w:rStyle w:val="Hyperlink"/>
                <w:rFonts w:eastAsia="Times New Roman"/>
                <w:bCs/>
                <w:noProof/>
              </w:rPr>
              <w:t>Dirección de proyectos</w:t>
            </w:r>
            <w:r w:rsidR="00415355">
              <w:rPr>
                <w:noProof/>
                <w:webHidden/>
              </w:rPr>
              <w:tab/>
            </w:r>
            <w:r w:rsidR="00415355">
              <w:rPr>
                <w:noProof/>
                <w:webHidden/>
              </w:rPr>
              <w:fldChar w:fldCharType="begin"/>
            </w:r>
            <w:r w:rsidR="00415355">
              <w:rPr>
                <w:noProof/>
                <w:webHidden/>
              </w:rPr>
              <w:instrText xml:space="preserve"> PAGEREF _Toc464123233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C255867"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34" w:history="1">
            <w:r w:rsidR="00415355" w:rsidRPr="00097150">
              <w:rPr>
                <w:rStyle w:val="Hyperlink"/>
                <w:rFonts w:eastAsia="Times New Roman"/>
                <w:bCs/>
                <w:noProof/>
              </w:rPr>
              <w:t>Director del proyecto</w:t>
            </w:r>
            <w:r w:rsidR="00415355">
              <w:rPr>
                <w:noProof/>
                <w:webHidden/>
              </w:rPr>
              <w:tab/>
            </w:r>
            <w:r w:rsidR="00415355">
              <w:rPr>
                <w:noProof/>
                <w:webHidden/>
              </w:rPr>
              <w:fldChar w:fldCharType="begin"/>
            </w:r>
            <w:r w:rsidR="00415355">
              <w:rPr>
                <w:noProof/>
                <w:webHidden/>
              </w:rPr>
              <w:instrText xml:space="preserve"> PAGEREF _Toc464123234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FBD381E"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35" w:history="1">
            <w:r w:rsidR="00415355" w:rsidRPr="00097150">
              <w:rPr>
                <w:rStyle w:val="Hyperlink"/>
                <w:rFonts w:eastAsia="Times New Roman"/>
                <w:bCs/>
                <w:noProof/>
              </w:rPr>
              <w:t>Equipo del proyecto</w:t>
            </w:r>
            <w:r w:rsidR="00415355">
              <w:rPr>
                <w:noProof/>
                <w:webHidden/>
              </w:rPr>
              <w:tab/>
            </w:r>
            <w:r w:rsidR="00415355">
              <w:rPr>
                <w:noProof/>
                <w:webHidden/>
              </w:rPr>
              <w:fldChar w:fldCharType="begin"/>
            </w:r>
            <w:r w:rsidR="00415355">
              <w:rPr>
                <w:noProof/>
                <w:webHidden/>
              </w:rPr>
              <w:instrText xml:space="preserve"> PAGEREF _Toc464123235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091EA26E"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36" w:history="1">
            <w:r w:rsidR="00415355" w:rsidRPr="00097150">
              <w:rPr>
                <w:rStyle w:val="Hyperlink"/>
                <w:rFonts w:eastAsia="Times New Roman"/>
                <w:bCs/>
                <w:noProof/>
              </w:rPr>
              <w:t>Ciclo de vida del proyecto</w:t>
            </w:r>
            <w:r w:rsidR="00415355">
              <w:rPr>
                <w:noProof/>
                <w:webHidden/>
              </w:rPr>
              <w:tab/>
            </w:r>
            <w:r w:rsidR="00415355">
              <w:rPr>
                <w:noProof/>
                <w:webHidden/>
              </w:rPr>
              <w:fldChar w:fldCharType="begin"/>
            </w:r>
            <w:r w:rsidR="00415355">
              <w:rPr>
                <w:noProof/>
                <w:webHidden/>
              </w:rPr>
              <w:instrText xml:space="preserve"> PAGEREF _Toc464123236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774A0D08"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37" w:history="1">
            <w:r w:rsidR="00415355" w:rsidRPr="00097150">
              <w:rPr>
                <w:rStyle w:val="Hyperlink"/>
                <w:rFonts w:eastAsia="Times New Roman"/>
                <w:bCs/>
                <w:noProof/>
              </w:rPr>
              <w:t>Fases del proyecto</w:t>
            </w:r>
            <w:r w:rsidR="00415355">
              <w:rPr>
                <w:noProof/>
                <w:webHidden/>
              </w:rPr>
              <w:tab/>
            </w:r>
            <w:r w:rsidR="00415355">
              <w:rPr>
                <w:noProof/>
                <w:webHidden/>
              </w:rPr>
              <w:fldChar w:fldCharType="begin"/>
            </w:r>
            <w:r w:rsidR="00415355">
              <w:rPr>
                <w:noProof/>
                <w:webHidden/>
              </w:rPr>
              <w:instrText xml:space="preserve"> PAGEREF _Toc464123237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6EE2D926"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38" w:history="1">
            <w:r w:rsidR="00415355" w:rsidRPr="00097150">
              <w:rPr>
                <w:rStyle w:val="Hyperlink"/>
                <w:rFonts w:eastAsia="Times New Roman"/>
                <w:bCs/>
                <w:noProof/>
              </w:rPr>
              <w:t>Cronograma</w:t>
            </w:r>
            <w:r w:rsidR="00415355">
              <w:rPr>
                <w:noProof/>
                <w:webHidden/>
              </w:rPr>
              <w:tab/>
            </w:r>
            <w:r w:rsidR="00415355">
              <w:rPr>
                <w:noProof/>
                <w:webHidden/>
              </w:rPr>
              <w:fldChar w:fldCharType="begin"/>
            </w:r>
            <w:r w:rsidR="00415355">
              <w:rPr>
                <w:noProof/>
                <w:webHidden/>
              </w:rPr>
              <w:instrText xml:space="preserve"> PAGEREF _Toc464123238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FB180B7"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39" w:history="1">
            <w:r w:rsidR="00415355" w:rsidRPr="00097150">
              <w:rPr>
                <w:rStyle w:val="Hyperlink"/>
                <w:rFonts w:eastAsia="Times New Roman"/>
                <w:bCs/>
                <w:noProof/>
              </w:rPr>
              <w:t>Costo</w:t>
            </w:r>
            <w:r w:rsidR="00415355">
              <w:rPr>
                <w:noProof/>
                <w:webHidden/>
              </w:rPr>
              <w:tab/>
            </w:r>
            <w:r w:rsidR="00415355">
              <w:rPr>
                <w:noProof/>
                <w:webHidden/>
              </w:rPr>
              <w:fldChar w:fldCharType="begin"/>
            </w:r>
            <w:r w:rsidR="00415355">
              <w:rPr>
                <w:noProof/>
                <w:webHidden/>
              </w:rPr>
              <w:instrText xml:space="preserve"> PAGEREF _Toc464123239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27A3B457"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40" w:history="1">
            <w:r w:rsidR="00415355" w:rsidRPr="00097150">
              <w:rPr>
                <w:rStyle w:val="Hyperlink"/>
                <w:rFonts w:eastAsia="Times New Roman"/>
                <w:bCs/>
                <w:noProof/>
              </w:rPr>
              <w:t>Presupuesto</w:t>
            </w:r>
            <w:r w:rsidR="00415355">
              <w:rPr>
                <w:noProof/>
                <w:webHidden/>
              </w:rPr>
              <w:tab/>
            </w:r>
            <w:r w:rsidR="00415355">
              <w:rPr>
                <w:noProof/>
                <w:webHidden/>
              </w:rPr>
              <w:fldChar w:fldCharType="begin"/>
            </w:r>
            <w:r w:rsidR="00415355">
              <w:rPr>
                <w:noProof/>
                <w:webHidden/>
              </w:rPr>
              <w:instrText xml:space="preserve"> PAGEREF _Toc464123240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4E4A2880"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41" w:history="1">
            <w:r w:rsidR="00415355" w:rsidRPr="00097150">
              <w:rPr>
                <w:rStyle w:val="Hyperlink"/>
                <w:rFonts w:eastAsia="Times New Roman"/>
                <w:bCs/>
                <w:noProof/>
              </w:rPr>
              <w:t>Estructura de desglose de trabajo o estructura detallada del trabajo</w:t>
            </w:r>
            <w:r w:rsidR="00415355">
              <w:rPr>
                <w:noProof/>
                <w:webHidden/>
              </w:rPr>
              <w:tab/>
            </w:r>
            <w:r w:rsidR="00415355">
              <w:rPr>
                <w:noProof/>
                <w:webHidden/>
              </w:rPr>
              <w:fldChar w:fldCharType="begin"/>
            </w:r>
            <w:r w:rsidR="00415355">
              <w:rPr>
                <w:noProof/>
                <w:webHidden/>
              </w:rPr>
              <w:instrText xml:space="preserve"> PAGEREF _Toc464123241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E008780"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42" w:history="1">
            <w:r w:rsidR="00415355" w:rsidRPr="00097150">
              <w:rPr>
                <w:rStyle w:val="Hyperlink"/>
                <w:rFonts w:eastAsia="Times New Roman"/>
                <w:bCs/>
                <w:noProof/>
              </w:rPr>
              <w:t>Incertidumbre</w:t>
            </w:r>
            <w:r w:rsidR="00415355">
              <w:rPr>
                <w:noProof/>
                <w:webHidden/>
              </w:rPr>
              <w:tab/>
            </w:r>
            <w:r w:rsidR="00415355">
              <w:rPr>
                <w:noProof/>
                <w:webHidden/>
              </w:rPr>
              <w:fldChar w:fldCharType="begin"/>
            </w:r>
            <w:r w:rsidR="00415355">
              <w:rPr>
                <w:noProof/>
                <w:webHidden/>
              </w:rPr>
              <w:instrText xml:space="preserve"> PAGEREF _Toc464123242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55AFA8A"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43" w:history="1">
            <w:r w:rsidR="00415355" w:rsidRPr="00097150">
              <w:rPr>
                <w:rStyle w:val="Hyperlink"/>
                <w:rFonts w:eastAsia="Times New Roman"/>
                <w:bCs/>
                <w:noProof/>
              </w:rPr>
              <w:t>Hito</w:t>
            </w:r>
            <w:r w:rsidR="00415355">
              <w:rPr>
                <w:noProof/>
                <w:webHidden/>
              </w:rPr>
              <w:tab/>
            </w:r>
            <w:r w:rsidR="00415355">
              <w:rPr>
                <w:noProof/>
                <w:webHidden/>
              </w:rPr>
              <w:fldChar w:fldCharType="begin"/>
            </w:r>
            <w:r w:rsidR="00415355">
              <w:rPr>
                <w:noProof/>
                <w:webHidden/>
              </w:rPr>
              <w:instrText xml:space="preserve"> PAGEREF _Toc464123243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E4A4D15"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44"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44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37C0D60"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45" w:history="1">
            <w:r w:rsidR="00415355" w:rsidRPr="00097150">
              <w:rPr>
                <w:rStyle w:val="Hyperlink"/>
                <w:rFonts w:eastAsia="Times New Roman"/>
                <w:bCs/>
                <w:noProof/>
              </w:rPr>
              <w:t>Herramienta automatizada de programación de proyecto</w:t>
            </w:r>
            <w:r w:rsidR="00415355">
              <w:rPr>
                <w:noProof/>
                <w:webHidden/>
              </w:rPr>
              <w:tab/>
            </w:r>
            <w:r w:rsidR="00415355">
              <w:rPr>
                <w:noProof/>
                <w:webHidden/>
              </w:rPr>
              <w:fldChar w:fldCharType="begin"/>
            </w:r>
            <w:r w:rsidR="00415355">
              <w:rPr>
                <w:noProof/>
                <w:webHidden/>
              </w:rPr>
              <w:instrText xml:space="preserve"> PAGEREF _Toc464123245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919E130"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46" w:history="1">
            <w:r w:rsidR="00415355" w:rsidRPr="00097150">
              <w:rPr>
                <w:rStyle w:val="Hyperlink"/>
                <w:rFonts w:eastAsia="Times New Roman"/>
                <w:bCs/>
                <w:noProof/>
              </w:rPr>
              <w:t>Metodologías ágiles</w:t>
            </w:r>
            <w:r w:rsidR="00415355">
              <w:rPr>
                <w:noProof/>
                <w:webHidden/>
              </w:rPr>
              <w:tab/>
            </w:r>
            <w:r w:rsidR="00415355">
              <w:rPr>
                <w:noProof/>
                <w:webHidden/>
              </w:rPr>
              <w:fldChar w:fldCharType="begin"/>
            </w:r>
            <w:r w:rsidR="00415355">
              <w:rPr>
                <w:noProof/>
                <w:webHidden/>
              </w:rPr>
              <w:instrText xml:space="preserve"> PAGEREF _Toc464123246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0E0A297" w14:textId="77777777" w:rsidR="00415355" w:rsidRDefault="005D4BB3">
          <w:pPr>
            <w:pStyle w:val="TOC1"/>
            <w:tabs>
              <w:tab w:val="right" w:leader="dot" w:pos="8828"/>
            </w:tabs>
            <w:rPr>
              <w:rFonts w:eastAsiaTheme="minorEastAsia" w:cstheme="minorBidi"/>
              <w:b w:val="0"/>
              <w:noProof/>
              <w:color w:val="auto"/>
              <w:lang w:val="en-US" w:eastAsia="en-US"/>
            </w:rPr>
          </w:pPr>
          <w:hyperlink w:anchor="_Toc464123247" w:history="1">
            <w:r w:rsidR="00415355" w:rsidRPr="00097150">
              <w:rPr>
                <w:rStyle w:val="Hyperlink"/>
                <w:rFonts w:eastAsia="Times New Roman"/>
                <w:bCs/>
                <w:noProof/>
              </w:rPr>
              <w:t>Estado del arte</w:t>
            </w:r>
            <w:r w:rsidR="00415355">
              <w:rPr>
                <w:noProof/>
                <w:webHidden/>
              </w:rPr>
              <w:tab/>
            </w:r>
            <w:r w:rsidR="00415355">
              <w:rPr>
                <w:noProof/>
                <w:webHidden/>
              </w:rPr>
              <w:fldChar w:fldCharType="begin"/>
            </w:r>
            <w:r w:rsidR="00415355">
              <w:rPr>
                <w:noProof/>
                <w:webHidden/>
              </w:rPr>
              <w:instrText xml:space="preserve"> PAGEREF _Toc464123247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14CA3E85"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48" w:history="1">
            <w:r w:rsidR="00415355" w:rsidRPr="00097150">
              <w:rPr>
                <w:rStyle w:val="Hyperlink"/>
                <w:rFonts w:eastAsia="Times New Roman"/>
                <w:bCs/>
                <w:noProof/>
              </w:rPr>
              <w:t>Precedentes y Contexto Cronológico de la Gestión del Valor</w:t>
            </w:r>
            <w:r w:rsidR="00415355">
              <w:rPr>
                <w:noProof/>
                <w:webHidden/>
              </w:rPr>
              <w:tab/>
            </w:r>
            <w:r w:rsidR="00415355">
              <w:rPr>
                <w:noProof/>
                <w:webHidden/>
              </w:rPr>
              <w:fldChar w:fldCharType="begin"/>
            </w:r>
            <w:r w:rsidR="00415355">
              <w:rPr>
                <w:noProof/>
                <w:webHidden/>
              </w:rPr>
              <w:instrText xml:space="preserve"> PAGEREF _Toc464123248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2DCD289E"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49" w:history="1">
            <w:r w:rsidR="00415355" w:rsidRPr="00097150">
              <w:rPr>
                <w:rStyle w:val="Hyperlink"/>
                <w:rFonts w:eastAsia="Times New Roman"/>
                <w:b/>
                <w:bCs/>
                <w:noProof/>
              </w:rPr>
              <w:t>Origen:</w:t>
            </w:r>
            <w:r w:rsidR="00415355">
              <w:rPr>
                <w:noProof/>
                <w:webHidden/>
              </w:rPr>
              <w:tab/>
            </w:r>
            <w:r w:rsidR="00415355">
              <w:rPr>
                <w:noProof/>
                <w:webHidden/>
              </w:rPr>
              <w:fldChar w:fldCharType="begin"/>
            </w:r>
            <w:r w:rsidR="00415355">
              <w:rPr>
                <w:noProof/>
                <w:webHidden/>
              </w:rPr>
              <w:instrText xml:space="preserve"> PAGEREF _Toc464123249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329C06FF"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50" w:history="1">
            <w:r w:rsidR="00415355" w:rsidRPr="00097150">
              <w:rPr>
                <w:rStyle w:val="Hyperlink"/>
                <w:rFonts w:eastAsia="Times New Roman"/>
                <w:b/>
                <w:bCs/>
                <w:noProof/>
              </w:rPr>
              <w:t>Primeros desafíos:</w:t>
            </w:r>
            <w:r w:rsidR="00415355">
              <w:rPr>
                <w:noProof/>
                <w:webHidden/>
              </w:rPr>
              <w:tab/>
            </w:r>
            <w:r w:rsidR="00415355">
              <w:rPr>
                <w:noProof/>
                <w:webHidden/>
              </w:rPr>
              <w:fldChar w:fldCharType="begin"/>
            </w:r>
            <w:r w:rsidR="00415355">
              <w:rPr>
                <w:noProof/>
                <w:webHidden/>
              </w:rPr>
              <w:instrText xml:space="preserve"> PAGEREF _Toc464123250 \h </w:instrText>
            </w:r>
            <w:r w:rsidR="00415355">
              <w:rPr>
                <w:noProof/>
                <w:webHidden/>
              </w:rPr>
            </w:r>
            <w:r w:rsidR="00415355">
              <w:rPr>
                <w:noProof/>
                <w:webHidden/>
              </w:rPr>
              <w:fldChar w:fldCharType="separate"/>
            </w:r>
            <w:r w:rsidR="00415355">
              <w:rPr>
                <w:noProof/>
                <w:webHidden/>
              </w:rPr>
              <w:t>19</w:t>
            </w:r>
            <w:r w:rsidR="00415355">
              <w:rPr>
                <w:noProof/>
                <w:webHidden/>
              </w:rPr>
              <w:fldChar w:fldCharType="end"/>
            </w:r>
          </w:hyperlink>
        </w:p>
        <w:p w14:paraId="26C5370F"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51" w:history="1">
            <w:r w:rsidR="00415355" w:rsidRPr="00097150">
              <w:rPr>
                <w:rStyle w:val="Hyperlink"/>
                <w:rFonts w:eastAsia="Times New Roman"/>
                <w:b/>
                <w:bCs/>
                <w:noProof/>
              </w:rPr>
              <w:t>Evolución:</w:t>
            </w:r>
            <w:r w:rsidR="00415355">
              <w:rPr>
                <w:noProof/>
                <w:webHidden/>
              </w:rPr>
              <w:tab/>
            </w:r>
            <w:r w:rsidR="00415355">
              <w:rPr>
                <w:noProof/>
                <w:webHidden/>
              </w:rPr>
              <w:fldChar w:fldCharType="begin"/>
            </w:r>
            <w:r w:rsidR="00415355">
              <w:rPr>
                <w:noProof/>
                <w:webHidden/>
              </w:rPr>
              <w:instrText xml:space="preserve"> PAGEREF _Toc464123251 \h </w:instrText>
            </w:r>
            <w:r w:rsidR="00415355">
              <w:rPr>
                <w:noProof/>
                <w:webHidden/>
              </w:rPr>
            </w:r>
            <w:r w:rsidR="00415355">
              <w:rPr>
                <w:noProof/>
                <w:webHidden/>
              </w:rPr>
              <w:fldChar w:fldCharType="separate"/>
            </w:r>
            <w:r w:rsidR="00415355">
              <w:rPr>
                <w:noProof/>
                <w:webHidden/>
              </w:rPr>
              <w:t>20</w:t>
            </w:r>
            <w:r w:rsidR="00415355">
              <w:rPr>
                <w:noProof/>
                <w:webHidden/>
              </w:rPr>
              <w:fldChar w:fldCharType="end"/>
            </w:r>
          </w:hyperlink>
        </w:p>
        <w:p w14:paraId="76DE0CCB"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52" w:history="1">
            <w:r w:rsidR="00415355" w:rsidRPr="00097150">
              <w:rPr>
                <w:rStyle w:val="Hyperlink"/>
                <w:rFonts w:eastAsia="Times New Roman"/>
                <w:b/>
                <w:bCs/>
                <w:noProof/>
              </w:rPr>
              <w:t>Políticas, legislaciones y documentaciones:</w:t>
            </w:r>
            <w:r w:rsidR="00415355">
              <w:rPr>
                <w:noProof/>
                <w:webHidden/>
              </w:rPr>
              <w:tab/>
            </w:r>
            <w:r w:rsidR="00415355">
              <w:rPr>
                <w:noProof/>
                <w:webHidden/>
              </w:rPr>
              <w:fldChar w:fldCharType="begin"/>
            </w:r>
            <w:r w:rsidR="00415355">
              <w:rPr>
                <w:noProof/>
                <w:webHidden/>
              </w:rPr>
              <w:instrText xml:space="preserve"> PAGEREF _Toc464123252 \h </w:instrText>
            </w:r>
            <w:r w:rsidR="00415355">
              <w:rPr>
                <w:noProof/>
                <w:webHidden/>
              </w:rPr>
            </w:r>
            <w:r w:rsidR="00415355">
              <w:rPr>
                <w:noProof/>
                <w:webHidden/>
              </w:rPr>
              <w:fldChar w:fldCharType="separate"/>
            </w:r>
            <w:r w:rsidR="00415355">
              <w:rPr>
                <w:noProof/>
                <w:webHidden/>
              </w:rPr>
              <w:t>21</w:t>
            </w:r>
            <w:r w:rsidR="00415355">
              <w:rPr>
                <w:noProof/>
                <w:webHidden/>
              </w:rPr>
              <w:fldChar w:fldCharType="end"/>
            </w:r>
          </w:hyperlink>
        </w:p>
        <w:p w14:paraId="3F9DB97D"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53" w:history="1">
            <w:r w:rsidR="00415355" w:rsidRPr="00097150">
              <w:rPr>
                <w:rStyle w:val="Hyperlink"/>
                <w:rFonts w:eastAsia="Times New Roman"/>
                <w:b/>
                <w:bCs/>
                <w:noProof/>
              </w:rPr>
              <w:t>Inserción en la industria y adopción:</w:t>
            </w:r>
            <w:r w:rsidR="00415355">
              <w:rPr>
                <w:noProof/>
                <w:webHidden/>
              </w:rPr>
              <w:tab/>
            </w:r>
            <w:r w:rsidR="00415355">
              <w:rPr>
                <w:noProof/>
                <w:webHidden/>
              </w:rPr>
              <w:fldChar w:fldCharType="begin"/>
            </w:r>
            <w:r w:rsidR="00415355">
              <w:rPr>
                <w:noProof/>
                <w:webHidden/>
              </w:rPr>
              <w:instrText xml:space="preserve"> PAGEREF _Toc464123253 \h </w:instrText>
            </w:r>
            <w:r w:rsidR="00415355">
              <w:rPr>
                <w:noProof/>
                <w:webHidden/>
              </w:rPr>
            </w:r>
            <w:r w:rsidR="00415355">
              <w:rPr>
                <w:noProof/>
                <w:webHidden/>
              </w:rPr>
              <w:fldChar w:fldCharType="separate"/>
            </w:r>
            <w:r w:rsidR="00415355">
              <w:rPr>
                <w:noProof/>
                <w:webHidden/>
              </w:rPr>
              <w:t>22</w:t>
            </w:r>
            <w:r w:rsidR="00415355">
              <w:rPr>
                <w:noProof/>
                <w:webHidden/>
              </w:rPr>
              <w:fldChar w:fldCharType="end"/>
            </w:r>
          </w:hyperlink>
        </w:p>
        <w:p w14:paraId="20E1C010"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54" w:history="1">
            <w:r w:rsidR="00415355" w:rsidRPr="00097150">
              <w:rPr>
                <w:rStyle w:val="Hyperlink"/>
                <w:rFonts w:eastAsia="Times New Roman"/>
                <w:bCs/>
                <w:noProof/>
              </w:rPr>
              <w:t>Herramientas de Gestión de Proyectos y Tareas</w:t>
            </w:r>
            <w:r w:rsidR="00415355">
              <w:rPr>
                <w:noProof/>
                <w:webHidden/>
              </w:rPr>
              <w:tab/>
            </w:r>
            <w:r w:rsidR="00415355">
              <w:rPr>
                <w:noProof/>
                <w:webHidden/>
              </w:rPr>
              <w:fldChar w:fldCharType="begin"/>
            </w:r>
            <w:r w:rsidR="00415355">
              <w:rPr>
                <w:noProof/>
                <w:webHidden/>
              </w:rPr>
              <w:instrText xml:space="preserve"> PAGEREF _Toc464123254 \h </w:instrText>
            </w:r>
            <w:r w:rsidR="00415355">
              <w:rPr>
                <w:noProof/>
                <w:webHidden/>
              </w:rPr>
            </w:r>
            <w:r w:rsidR="00415355">
              <w:rPr>
                <w:noProof/>
                <w:webHidden/>
              </w:rPr>
              <w:fldChar w:fldCharType="separate"/>
            </w:r>
            <w:r w:rsidR="00415355">
              <w:rPr>
                <w:noProof/>
                <w:webHidden/>
              </w:rPr>
              <w:t>25</w:t>
            </w:r>
            <w:r w:rsidR="00415355">
              <w:rPr>
                <w:noProof/>
                <w:webHidden/>
              </w:rPr>
              <w:fldChar w:fldCharType="end"/>
            </w:r>
          </w:hyperlink>
        </w:p>
        <w:p w14:paraId="0F91DC83" w14:textId="77777777" w:rsidR="00415355" w:rsidRDefault="005D4BB3">
          <w:pPr>
            <w:pStyle w:val="TOC1"/>
            <w:tabs>
              <w:tab w:val="right" w:leader="dot" w:pos="8828"/>
            </w:tabs>
            <w:rPr>
              <w:rFonts w:eastAsiaTheme="minorEastAsia" w:cstheme="minorBidi"/>
              <w:b w:val="0"/>
              <w:noProof/>
              <w:color w:val="auto"/>
              <w:lang w:val="en-US" w:eastAsia="en-US"/>
            </w:rPr>
          </w:pPr>
          <w:hyperlink w:anchor="_Toc464123255" w:history="1">
            <w:r w:rsidR="00415355" w:rsidRPr="00097150">
              <w:rPr>
                <w:rStyle w:val="Hyperlink"/>
                <w:rFonts w:eastAsia="Times New Roman"/>
                <w:bCs/>
                <w:noProof/>
              </w:rPr>
              <w:t>Marco metodológico</w:t>
            </w:r>
            <w:r w:rsidR="00415355">
              <w:rPr>
                <w:noProof/>
                <w:webHidden/>
              </w:rPr>
              <w:tab/>
            </w:r>
            <w:r w:rsidR="00415355">
              <w:rPr>
                <w:noProof/>
                <w:webHidden/>
              </w:rPr>
              <w:fldChar w:fldCharType="begin"/>
            </w:r>
            <w:r w:rsidR="00415355">
              <w:rPr>
                <w:noProof/>
                <w:webHidden/>
              </w:rPr>
              <w:instrText xml:space="preserve"> PAGEREF _Toc464123255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69C557FE"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56" w:history="1">
            <w:r w:rsidR="00415355" w:rsidRPr="00097150">
              <w:rPr>
                <w:rStyle w:val="Hyperlink"/>
                <w:rFonts w:eastAsia="Times New Roman"/>
                <w:bCs/>
                <w:noProof/>
              </w:rPr>
              <w:t>Herramientas</w:t>
            </w:r>
            <w:r w:rsidR="00415355">
              <w:rPr>
                <w:noProof/>
                <w:webHidden/>
              </w:rPr>
              <w:tab/>
            </w:r>
            <w:r w:rsidR="00415355">
              <w:rPr>
                <w:noProof/>
                <w:webHidden/>
              </w:rPr>
              <w:fldChar w:fldCharType="begin"/>
            </w:r>
            <w:r w:rsidR="00415355">
              <w:rPr>
                <w:noProof/>
                <w:webHidden/>
              </w:rPr>
              <w:instrText xml:space="preserve"> PAGEREF _Toc464123256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52CD9346"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57" w:history="1">
            <w:r w:rsidR="00415355" w:rsidRPr="00097150">
              <w:rPr>
                <w:rStyle w:val="Hyperlink"/>
                <w:rFonts w:eastAsia="Times New Roman"/>
                <w:bCs/>
                <w:noProof/>
              </w:rPr>
              <w:t>Planeamiento de Sprints</w:t>
            </w:r>
            <w:r w:rsidR="00415355">
              <w:rPr>
                <w:noProof/>
                <w:webHidden/>
              </w:rPr>
              <w:tab/>
            </w:r>
            <w:r w:rsidR="00415355">
              <w:rPr>
                <w:noProof/>
                <w:webHidden/>
              </w:rPr>
              <w:fldChar w:fldCharType="begin"/>
            </w:r>
            <w:r w:rsidR="00415355">
              <w:rPr>
                <w:noProof/>
                <w:webHidden/>
              </w:rPr>
              <w:instrText xml:space="preserve"> PAGEREF _Toc464123257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397C2C4"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58" w:history="1">
            <w:r w:rsidR="00415355" w:rsidRPr="00097150">
              <w:rPr>
                <w:rStyle w:val="Hyperlink"/>
                <w:rFonts w:eastAsia="Times New Roman"/>
                <w:b/>
                <w:bCs/>
                <w:noProof/>
              </w:rPr>
              <w:t>Sprint #1</w:t>
            </w:r>
            <w:r w:rsidR="00415355">
              <w:rPr>
                <w:noProof/>
                <w:webHidden/>
              </w:rPr>
              <w:tab/>
            </w:r>
            <w:r w:rsidR="00415355">
              <w:rPr>
                <w:noProof/>
                <w:webHidden/>
              </w:rPr>
              <w:fldChar w:fldCharType="begin"/>
            </w:r>
            <w:r w:rsidR="00415355">
              <w:rPr>
                <w:noProof/>
                <w:webHidden/>
              </w:rPr>
              <w:instrText xml:space="preserve"> PAGEREF _Toc464123258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6017A6FA"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59" w:history="1">
            <w:r w:rsidR="00415355" w:rsidRPr="00097150">
              <w:rPr>
                <w:rStyle w:val="Hyperlink"/>
                <w:rFonts w:eastAsia="Times New Roman"/>
                <w:b/>
                <w:bCs/>
                <w:noProof/>
              </w:rPr>
              <w:t>Sprint #2</w:t>
            </w:r>
            <w:r w:rsidR="00415355">
              <w:rPr>
                <w:noProof/>
                <w:webHidden/>
              </w:rPr>
              <w:tab/>
            </w:r>
            <w:r w:rsidR="00415355">
              <w:rPr>
                <w:noProof/>
                <w:webHidden/>
              </w:rPr>
              <w:fldChar w:fldCharType="begin"/>
            </w:r>
            <w:r w:rsidR="00415355">
              <w:rPr>
                <w:noProof/>
                <w:webHidden/>
              </w:rPr>
              <w:instrText xml:space="preserve"> PAGEREF _Toc464123259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066DB37E"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60" w:history="1">
            <w:r w:rsidR="00415355" w:rsidRPr="00097150">
              <w:rPr>
                <w:rStyle w:val="Hyperlink"/>
                <w:rFonts w:eastAsia="Times New Roman"/>
                <w:b/>
                <w:bCs/>
                <w:noProof/>
              </w:rPr>
              <w:t>Sprint #3</w:t>
            </w:r>
            <w:r w:rsidR="00415355">
              <w:rPr>
                <w:noProof/>
                <w:webHidden/>
              </w:rPr>
              <w:tab/>
            </w:r>
            <w:r w:rsidR="00415355">
              <w:rPr>
                <w:noProof/>
                <w:webHidden/>
              </w:rPr>
              <w:fldChar w:fldCharType="begin"/>
            </w:r>
            <w:r w:rsidR="00415355">
              <w:rPr>
                <w:noProof/>
                <w:webHidden/>
              </w:rPr>
              <w:instrText xml:space="preserve"> PAGEREF _Toc464123260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98BA71D"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61" w:history="1">
            <w:r w:rsidR="00415355" w:rsidRPr="00097150">
              <w:rPr>
                <w:rStyle w:val="Hyperlink"/>
                <w:rFonts w:eastAsia="Times New Roman"/>
                <w:b/>
                <w:bCs/>
                <w:noProof/>
              </w:rPr>
              <w:t>Sprint #4</w:t>
            </w:r>
            <w:r w:rsidR="00415355">
              <w:rPr>
                <w:noProof/>
                <w:webHidden/>
              </w:rPr>
              <w:tab/>
            </w:r>
            <w:r w:rsidR="00415355">
              <w:rPr>
                <w:noProof/>
                <w:webHidden/>
              </w:rPr>
              <w:fldChar w:fldCharType="begin"/>
            </w:r>
            <w:r w:rsidR="00415355">
              <w:rPr>
                <w:noProof/>
                <w:webHidden/>
              </w:rPr>
              <w:instrText xml:space="preserve"> PAGEREF _Toc464123261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D96E22C"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62" w:history="1">
            <w:r w:rsidR="00415355" w:rsidRPr="00097150">
              <w:rPr>
                <w:rStyle w:val="Hyperlink"/>
                <w:rFonts w:eastAsia="Times New Roman"/>
                <w:b/>
                <w:bCs/>
                <w:noProof/>
              </w:rPr>
              <w:t>Sprint #5</w:t>
            </w:r>
            <w:r w:rsidR="00415355">
              <w:rPr>
                <w:noProof/>
                <w:webHidden/>
              </w:rPr>
              <w:tab/>
            </w:r>
            <w:r w:rsidR="00415355">
              <w:rPr>
                <w:noProof/>
                <w:webHidden/>
              </w:rPr>
              <w:fldChar w:fldCharType="begin"/>
            </w:r>
            <w:r w:rsidR="00415355">
              <w:rPr>
                <w:noProof/>
                <w:webHidden/>
              </w:rPr>
              <w:instrText xml:space="preserve"> PAGEREF _Toc464123262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606F7545"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63" w:history="1">
            <w:r w:rsidR="00415355" w:rsidRPr="00097150">
              <w:rPr>
                <w:rStyle w:val="Hyperlink"/>
                <w:rFonts w:eastAsia="Times New Roman"/>
                <w:b/>
                <w:bCs/>
                <w:noProof/>
              </w:rPr>
              <w:t>Sprint #6</w:t>
            </w:r>
            <w:r w:rsidR="00415355">
              <w:rPr>
                <w:noProof/>
                <w:webHidden/>
              </w:rPr>
              <w:tab/>
            </w:r>
            <w:r w:rsidR="00415355">
              <w:rPr>
                <w:noProof/>
                <w:webHidden/>
              </w:rPr>
              <w:fldChar w:fldCharType="begin"/>
            </w:r>
            <w:r w:rsidR="00415355">
              <w:rPr>
                <w:noProof/>
                <w:webHidden/>
              </w:rPr>
              <w:instrText xml:space="preserve"> PAGEREF _Toc464123263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2EF2B641"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64" w:history="1">
            <w:r w:rsidR="00415355" w:rsidRPr="00097150">
              <w:rPr>
                <w:rStyle w:val="Hyperlink"/>
                <w:rFonts w:eastAsia="Times New Roman"/>
                <w:b/>
                <w:bCs/>
                <w:noProof/>
              </w:rPr>
              <w:t>Sprint #7</w:t>
            </w:r>
            <w:r w:rsidR="00415355">
              <w:rPr>
                <w:noProof/>
                <w:webHidden/>
              </w:rPr>
              <w:tab/>
            </w:r>
            <w:r w:rsidR="00415355">
              <w:rPr>
                <w:noProof/>
                <w:webHidden/>
              </w:rPr>
              <w:fldChar w:fldCharType="begin"/>
            </w:r>
            <w:r w:rsidR="00415355">
              <w:rPr>
                <w:noProof/>
                <w:webHidden/>
              </w:rPr>
              <w:instrText xml:space="preserve"> PAGEREF _Toc464123264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30469B74"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65" w:history="1">
            <w:r w:rsidR="00415355" w:rsidRPr="00097150">
              <w:rPr>
                <w:rStyle w:val="Hyperlink"/>
                <w:rFonts w:eastAsia="Times New Roman"/>
                <w:b/>
                <w:bCs/>
                <w:noProof/>
              </w:rPr>
              <w:t>Sprint #8</w:t>
            </w:r>
            <w:r w:rsidR="00415355">
              <w:rPr>
                <w:noProof/>
                <w:webHidden/>
              </w:rPr>
              <w:tab/>
            </w:r>
            <w:r w:rsidR="00415355">
              <w:rPr>
                <w:noProof/>
                <w:webHidden/>
              </w:rPr>
              <w:fldChar w:fldCharType="begin"/>
            </w:r>
            <w:r w:rsidR="00415355">
              <w:rPr>
                <w:noProof/>
                <w:webHidden/>
              </w:rPr>
              <w:instrText xml:space="preserve"> PAGEREF _Toc464123265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1FC681B1"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66" w:history="1">
            <w:r w:rsidR="00415355" w:rsidRPr="00097150">
              <w:rPr>
                <w:rStyle w:val="Hyperlink"/>
                <w:rFonts w:eastAsia="Times New Roman"/>
                <w:b/>
                <w:bCs/>
                <w:noProof/>
              </w:rPr>
              <w:t>Sprint #9</w:t>
            </w:r>
            <w:r w:rsidR="00415355">
              <w:rPr>
                <w:noProof/>
                <w:webHidden/>
              </w:rPr>
              <w:tab/>
            </w:r>
            <w:r w:rsidR="00415355">
              <w:rPr>
                <w:noProof/>
                <w:webHidden/>
              </w:rPr>
              <w:fldChar w:fldCharType="begin"/>
            </w:r>
            <w:r w:rsidR="00415355">
              <w:rPr>
                <w:noProof/>
                <w:webHidden/>
              </w:rPr>
              <w:instrText xml:space="preserve"> PAGEREF _Toc464123266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1D6A20E5"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67" w:history="1">
            <w:r w:rsidR="00415355" w:rsidRPr="00097150">
              <w:rPr>
                <w:rStyle w:val="Hyperlink"/>
                <w:rFonts w:eastAsia="Times New Roman"/>
                <w:b/>
                <w:bCs/>
                <w:noProof/>
              </w:rPr>
              <w:t>Sprint #10</w:t>
            </w:r>
            <w:r w:rsidR="00415355">
              <w:rPr>
                <w:noProof/>
                <w:webHidden/>
              </w:rPr>
              <w:tab/>
            </w:r>
            <w:r w:rsidR="00415355">
              <w:rPr>
                <w:noProof/>
                <w:webHidden/>
              </w:rPr>
              <w:fldChar w:fldCharType="begin"/>
            </w:r>
            <w:r w:rsidR="00415355">
              <w:rPr>
                <w:noProof/>
                <w:webHidden/>
              </w:rPr>
              <w:instrText xml:space="preserve"> PAGEREF _Toc464123267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0B7CB082"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68" w:history="1">
            <w:r w:rsidR="00415355" w:rsidRPr="00097150">
              <w:rPr>
                <w:rStyle w:val="Hyperlink"/>
                <w:rFonts w:eastAsia="Times New Roman"/>
                <w:b/>
                <w:bCs/>
                <w:noProof/>
              </w:rPr>
              <w:t>Sprint #11</w:t>
            </w:r>
            <w:r w:rsidR="00415355">
              <w:rPr>
                <w:noProof/>
                <w:webHidden/>
              </w:rPr>
              <w:tab/>
            </w:r>
            <w:r w:rsidR="00415355">
              <w:rPr>
                <w:noProof/>
                <w:webHidden/>
              </w:rPr>
              <w:fldChar w:fldCharType="begin"/>
            </w:r>
            <w:r w:rsidR="00415355">
              <w:rPr>
                <w:noProof/>
                <w:webHidden/>
              </w:rPr>
              <w:instrText xml:space="preserve"> PAGEREF _Toc464123268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498C315C"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69" w:history="1">
            <w:r w:rsidR="00415355" w:rsidRPr="00097150">
              <w:rPr>
                <w:rStyle w:val="Hyperlink"/>
                <w:rFonts w:eastAsia="Times New Roman"/>
                <w:b/>
                <w:bCs/>
                <w:noProof/>
              </w:rPr>
              <w:t>Sprint #12</w:t>
            </w:r>
            <w:r w:rsidR="00415355">
              <w:rPr>
                <w:noProof/>
                <w:webHidden/>
              </w:rPr>
              <w:tab/>
            </w:r>
            <w:r w:rsidR="00415355">
              <w:rPr>
                <w:noProof/>
                <w:webHidden/>
              </w:rPr>
              <w:fldChar w:fldCharType="begin"/>
            </w:r>
            <w:r w:rsidR="00415355">
              <w:rPr>
                <w:noProof/>
                <w:webHidden/>
              </w:rPr>
              <w:instrText xml:space="preserve"> PAGEREF _Toc464123269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224E70DD"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70" w:history="1">
            <w:r w:rsidR="00415355" w:rsidRPr="00097150">
              <w:rPr>
                <w:rStyle w:val="Hyperlink"/>
                <w:rFonts w:eastAsia="Times New Roman"/>
                <w:b/>
                <w:bCs/>
                <w:noProof/>
              </w:rPr>
              <w:t>Sprint #13</w:t>
            </w:r>
            <w:r w:rsidR="00415355">
              <w:rPr>
                <w:noProof/>
                <w:webHidden/>
              </w:rPr>
              <w:tab/>
            </w:r>
            <w:r w:rsidR="00415355">
              <w:rPr>
                <w:noProof/>
                <w:webHidden/>
              </w:rPr>
              <w:fldChar w:fldCharType="begin"/>
            </w:r>
            <w:r w:rsidR="00415355">
              <w:rPr>
                <w:noProof/>
                <w:webHidden/>
              </w:rPr>
              <w:instrText xml:space="preserve"> PAGEREF _Toc464123270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364C8AFA" w14:textId="77777777" w:rsidR="00415355" w:rsidRDefault="005D4BB3">
          <w:pPr>
            <w:pStyle w:val="TOC1"/>
            <w:tabs>
              <w:tab w:val="right" w:leader="dot" w:pos="8828"/>
            </w:tabs>
            <w:rPr>
              <w:rFonts w:eastAsiaTheme="minorEastAsia" w:cstheme="minorBidi"/>
              <w:b w:val="0"/>
              <w:noProof/>
              <w:color w:val="auto"/>
              <w:lang w:val="en-US" w:eastAsia="en-US"/>
            </w:rPr>
          </w:pPr>
          <w:hyperlink w:anchor="_Toc464123271" w:history="1">
            <w:r w:rsidR="00415355" w:rsidRPr="00097150">
              <w:rPr>
                <w:rStyle w:val="Hyperlink"/>
                <w:rFonts w:eastAsia="Times New Roman"/>
                <w:bCs/>
                <w:noProof/>
              </w:rPr>
              <w:t>Datos iniciales</w:t>
            </w:r>
            <w:r w:rsidR="00415355">
              <w:rPr>
                <w:noProof/>
                <w:webHidden/>
              </w:rPr>
              <w:tab/>
            </w:r>
            <w:r w:rsidR="00415355">
              <w:rPr>
                <w:noProof/>
                <w:webHidden/>
              </w:rPr>
              <w:fldChar w:fldCharType="begin"/>
            </w:r>
            <w:r w:rsidR="00415355">
              <w:rPr>
                <w:noProof/>
                <w:webHidden/>
              </w:rPr>
              <w:instrText xml:space="preserve"> PAGEREF _Toc464123271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317C779B"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72" w:history="1">
            <w:r w:rsidR="00415355" w:rsidRPr="00097150">
              <w:rPr>
                <w:rStyle w:val="Hyperlink"/>
                <w:rFonts w:eastAsia="Times New Roman"/>
                <w:bCs/>
                <w:noProof/>
              </w:rPr>
              <w:t>Roles iniciales</w:t>
            </w:r>
            <w:r w:rsidR="00415355">
              <w:rPr>
                <w:noProof/>
                <w:webHidden/>
              </w:rPr>
              <w:tab/>
            </w:r>
            <w:r w:rsidR="00415355">
              <w:rPr>
                <w:noProof/>
                <w:webHidden/>
              </w:rPr>
              <w:fldChar w:fldCharType="begin"/>
            </w:r>
            <w:r w:rsidR="00415355">
              <w:rPr>
                <w:noProof/>
                <w:webHidden/>
              </w:rPr>
              <w:instrText xml:space="preserve"> PAGEREF _Toc464123272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0F054689"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73" w:history="1">
            <w:r w:rsidR="00415355" w:rsidRPr="00097150">
              <w:rPr>
                <w:rStyle w:val="Hyperlink"/>
                <w:rFonts w:eastAsia="Times New Roman"/>
                <w:b/>
                <w:bCs/>
                <w:noProof/>
              </w:rPr>
              <w:t>Director de proyecto:</w:t>
            </w:r>
            <w:r w:rsidR="00415355">
              <w:rPr>
                <w:noProof/>
                <w:webHidden/>
              </w:rPr>
              <w:tab/>
            </w:r>
            <w:r w:rsidR="00415355">
              <w:rPr>
                <w:noProof/>
                <w:webHidden/>
              </w:rPr>
              <w:fldChar w:fldCharType="begin"/>
            </w:r>
            <w:r w:rsidR="00415355">
              <w:rPr>
                <w:noProof/>
                <w:webHidden/>
              </w:rPr>
              <w:instrText xml:space="preserve"> PAGEREF _Toc464123273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586FA559"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74" w:history="1">
            <w:r w:rsidR="00415355" w:rsidRPr="00097150">
              <w:rPr>
                <w:rStyle w:val="Hyperlink"/>
                <w:rFonts w:eastAsia="Times New Roman"/>
                <w:b/>
                <w:bCs/>
                <w:noProof/>
              </w:rPr>
              <w:t>Interesado</w:t>
            </w:r>
            <w:r w:rsidR="00415355">
              <w:rPr>
                <w:noProof/>
                <w:webHidden/>
              </w:rPr>
              <w:tab/>
            </w:r>
            <w:r w:rsidR="00415355">
              <w:rPr>
                <w:noProof/>
                <w:webHidden/>
              </w:rPr>
              <w:fldChar w:fldCharType="begin"/>
            </w:r>
            <w:r w:rsidR="00415355">
              <w:rPr>
                <w:noProof/>
                <w:webHidden/>
              </w:rPr>
              <w:instrText xml:space="preserve"> PAGEREF _Toc464123274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4E272E48"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75" w:history="1">
            <w:r w:rsidR="00415355" w:rsidRPr="00097150">
              <w:rPr>
                <w:rStyle w:val="Hyperlink"/>
                <w:rFonts w:eastAsia="Times New Roman"/>
                <w:b/>
                <w:bCs/>
                <w:noProof/>
              </w:rPr>
              <w:t>Gestor de recursos humanos (RRHH)</w:t>
            </w:r>
            <w:r w:rsidR="00415355">
              <w:rPr>
                <w:noProof/>
                <w:webHidden/>
              </w:rPr>
              <w:tab/>
            </w:r>
            <w:r w:rsidR="00415355">
              <w:rPr>
                <w:noProof/>
                <w:webHidden/>
              </w:rPr>
              <w:fldChar w:fldCharType="begin"/>
            </w:r>
            <w:r w:rsidR="00415355">
              <w:rPr>
                <w:noProof/>
                <w:webHidden/>
              </w:rPr>
              <w:instrText xml:space="preserve"> PAGEREF _Toc464123275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50277006"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76" w:history="1">
            <w:r w:rsidR="00415355" w:rsidRPr="00097150">
              <w:rPr>
                <w:rStyle w:val="Hyperlink"/>
                <w:rFonts w:eastAsia="Times New Roman"/>
                <w:b/>
                <w:bCs/>
                <w:noProof/>
              </w:rPr>
              <w:t>Supervisor</w:t>
            </w:r>
            <w:r w:rsidR="00415355">
              <w:rPr>
                <w:noProof/>
                <w:webHidden/>
              </w:rPr>
              <w:tab/>
            </w:r>
            <w:r w:rsidR="00415355">
              <w:rPr>
                <w:noProof/>
                <w:webHidden/>
              </w:rPr>
              <w:fldChar w:fldCharType="begin"/>
            </w:r>
            <w:r w:rsidR="00415355">
              <w:rPr>
                <w:noProof/>
                <w:webHidden/>
              </w:rPr>
              <w:instrText xml:space="preserve"> PAGEREF _Toc464123276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401774A"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77" w:history="1">
            <w:r w:rsidR="00415355" w:rsidRPr="00097150">
              <w:rPr>
                <w:rStyle w:val="Hyperlink"/>
                <w:rFonts w:eastAsia="Times New Roman"/>
                <w:b/>
                <w:bCs/>
                <w:noProof/>
              </w:rPr>
              <w:t>Realizador</w:t>
            </w:r>
            <w:r w:rsidR="00415355">
              <w:rPr>
                <w:noProof/>
                <w:webHidden/>
              </w:rPr>
              <w:tab/>
            </w:r>
            <w:r w:rsidR="00415355">
              <w:rPr>
                <w:noProof/>
                <w:webHidden/>
              </w:rPr>
              <w:fldChar w:fldCharType="begin"/>
            </w:r>
            <w:r w:rsidR="00415355">
              <w:rPr>
                <w:noProof/>
                <w:webHidden/>
              </w:rPr>
              <w:instrText xml:space="preserve"> PAGEREF _Toc464123277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74A14F2"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78" w:history="1">
            <w:r w:rsidR="00415355" w:rsidRPr="00097150">
              <w:rPr>
                <w:rStyle w:val="Hyperlink"/>
                <w:rFonts w:eastAsia="Times New Roman"/>
                <w:b/>
                <w:bCs/>
                <w:noProof/>
              </w:rPr>
              <w:t>Administrador</w:t>
            </w:r>
            <w:r w:rsidR="00415355">
              <w:rPr>
                <w:noProof/>
                <w:webHidden/>
              </w:rPr>
              <w:tab/>
            </w:r>
            <w:r w:rsidR="00415355">
              <w:rPr>
                <w:noProof/>
                <w:webHidden/>
              </w:rPr>
              <w:fldChar w:fldCharType="begin"/>
            </w:r>
            <w:r w:rsidR="00415355">
              <w:rPr>
                <w:noProof/>
                <w:webHidden/>
              </w:rPr>
              <w:instrText xml:space="preserve"> PAGEREF _Toc464123278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10125132"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79" w:history="1">
            <w:r w:rsidR="00415355" w:rsidRPr="00097150">
              <w:rPr>
                <w:rStyle w:val="Hyperlink"/>
                <w:rFonts w:eastAsia="Times New Roman"/>
                <w:bCs/>
                <w:noProof/>
              </w:rPr>
              <w:t>Organización de la estructura de desglose del trabajo (EDT) inicial</w:t>
            </w:r>
            <w:r w:rsidR="00415355">
              <w:rPr>
                <w:noProof/>
                <w:webHidden/>
              </w:rPr>
              <w:tab/>
            </w:r>
            <w:r w:rsidR="00415355">
              <w:rPr>
                <w:noProof/>
                <w:webHidden/>
              </w:rPr>
              <w:fldChar w:fldCharType="begin"/>
            </w:r>
            <w:r w:rsidR="00415355">
              <w:rPr>
                <w:noProof/>
                <w:webHidden/>
              </w:rPr>
              <w:instrText xml:space="preserve"> PAGEREF _Toc464123279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29C1B75E"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80" w:history="1">
            <w:r w:rsidR="00415355" w:rsidRPr="00097150">
              <w:rPr>
                <w:rStyle w:val="Hyperlink"/>
                <w:rFonts w:eastAsia="Times New Roman"/>
                <w:b/>
                <w:bCs/>
                <w:noProof/>
              </w:rPr>
              <w:t>Hitos</w:t>
            </w:r>
            <w:r w:rsidR="00415355">
              <w:rPr>
                <w:noProof/>
                <w:webHidden/>
              </w:rPr>
              <w:tab/>
            </w:r>
            <w:r w:rsidR="00415355">
              <w:rPr>
                <w:noProof/>
                <w:webHidden/>
              </w:rPr>
              <w:fldChar w:fldCharType="begin"/>
            </w:r>
            <w:r w:rsidR="00415355">
              <w:rPr>
                <w:noProof/>
                <w:webHidden/>
              </w:rPr>
              <w:instrText xml:space="preserve"> PAGEREF _Toc464123280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07A46094"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81" w:history="1">
            <w:r w:rsidR="00415355" w:rsidRPr="00097150">
              <w:rPr>
                <w:rStyle w:val="Hyperlink"/>
                <w:rFonts w:eastAsia="Times New Roman"/>
                <w:b/>
                <w:bCs/>
                <w:noProof/>
              </w:rPr>
              <w:t>Tareas</w:t>
            </w:r>
            <w:r w:rsidR="00415355">
              <w:rPr>
                <w:noProof/>
                <w:webHidden/>
              </w:rPr>
              <w:tab/>
            </w:r>
            <w:r w:rsidR="00415355">
              <w:rPr>
                <w:noProof/>
                <w:webHidden/>
              </w:rPr>
              <w:fldChar w:fldCharType="begin"/>
            </w:r>
            <w:r w:rsidR="00415355">
              <w:rPr>
                <w:noProof/>
                <w:webHidden/>
              </w:rPr>
              <w:instrText xml:space="preserve"> PAGEREF _Toc464123281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4819AF8F"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82" w:history="1">
            <w:r w:rsidR="00415355" w:rsidRPr="00097150">
              <w:rPr>
                <w:rStyle w:val="Hyperlink"/>
                <w:rFonts w:eastAsia="Times New Roman"/>
                <w:bCs/>
                <w:noProof/>
              </w:rPr>
              <w:t>Estados iniciales</w:t>
            </w:r>
            <w:r w:rsidR="00415355">
              <w:rPr>
                <w:noProof/>
                <w:webHidden/>
              </w:rPr>
              <w:tab/>
            </w:r>
            <w:r w:rsidR="00415355">
              <w:rPr>
                <w:noProof/>
                <w:webHidden/>
              </w:rPr>
              <w:fldChar w:fldCharType="begin"/>
            </w:r>
            <w:r w:rsidR="00415355">
              <w:rPr>
                <w:noProof/>
                <w:webHidden/>
              </w:rPr>
              <w:instrText xml:space="preserve"> PAGEREF _Toc464123282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C70D7B8"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83" w:history="1">
            <w:r w:rsidR="00415355" w:rsidRPr="00097150">
              <w:rPr>
                <w:rStyle w:val="Hyperlink"/>
                <w:rFonts w:eastAsia="Times New Roman"/>
                <w:b/>
                <w:bCs/>
                <w:noProof/>
              </w:rPr>
              <w:t>Nueva</w:t>
            </w:r>
            <w:r w:rsidR="00415355">
              <w:rPr>
                <w:noProof/>
                <w:webHidden/>
              </w:rPr>
              <w:tab/>
            </w:r>
            <w:r w:rsidR="00415355">
              <w:rPr>
                <w:noProof/>
                <w:webHidden/>
              </w:rPr>
              <w:fldChar w:fldCharType="begin"/>
            </w:r>
            <w:r w:rsidR="00415355">
              <w:rPr>
                <w:noProof/>
                <w:webHidden/>
              </w:rPr>
              <w:instrText xml:space="preserve"> PAGEREF _Toc464123283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30106E5C"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84" w:history="1">
            <w:r w:rsidR="00415355" w:rsidRPr="00097150">
              <w:rPr>
                <w:rStyle w:val="Hyperlink"/>
                <w:rFonts w:eastAsia="Times New Roman"/>
                <w:b/>
                <w:bCs/>
                <w:noProof/>
              </w:rPr>
              <w:t>En progreso</w:t>
            </w:r>
            <w:r w:rsidR="00415355">
              <w:rPr>
                <w:noProof/>
                <w:webHidden/>
              </w:rPr>
              <w:tab/>
            </w:r>
            <w:r w:rsidR="00415355">
              <w:rPr>
                <w:noProof/>
                <w:webHidden/>
              </w:rPr>
              <w:fldChar w:fldCharType="begin"/>
            </w:r>
            <w:r w:rsidR="00415355">
              <w:rPr>
                <w:noProof/>
                <w:webHidden/>
              </w:rPr>
              <w:instrText xml:space="preserve"> PAGEREF _Toc464123284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016681F6"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85" w:history="1">
            <w:r w:rsidR="00415355" w:rsidRPr="00097150">
              <w:rPr>
                <w:rStyle w:val="Hyperlink"/>
                <w:rFonts w:eastAsia="Times New Roman"/>
                <w:b/>
                <w:bCs/>
                <w:noProof/>
              </w:rPr>
              <w:t>En evaluación</w:t>
            </w:r>
            <w:r w:rsidR="00415355">
              <w:rPr>
                <w:noProof/>
                <w:webHidden/>
              </w:rPr>
              <w:tab/>
            </w:r>
            <w:r w:rsidR="00415355">
              <w:rPr>
                <w:noProof/>
                <w:webHidden/>
              </w:rPr>
              <w:fldChar w:fldCharType="begin"/>
            </w:r>
            <w:r w:rsidR="00415355">
              <w:rPr>
                <w:noProof/>
                <w:webHidden/>
              </w:rPr>
              <w:instrText xml:space="preserve"> PAGEREF _Toc464123285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494793B"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86" w:history="1">
            <w:r w:rsidR="00415355" w:rsidRPr="00097150">
              <w:rPr>
                <w:rStyle w:val="Hyperlink"/>
                <w:rFonts w:eastAsia="Times New Roman"/>
                <w:b/>
                <w:bCs/>
                <w:noProof/>
              </w:rPr>
              <w:t>Cerrada</w:t>
            </w:r>
            <w:r w:rsidR="00415355">
              <w:rPr>
                <w:noProof/>
                <w:webHidden/>
              </w:rPr>
              <w:tab/>
            </w:r>
            <w:r w:rsidR="00415355">
              <w:rPr>
                <w:noProof/>
                <w:webHidden/>
              </w:rPr>
              <w:fldChar w:fldCharType="begin"/>
            </w:r>
            <w:r w:rsidR="00415355">
              <w:rPr>
                <w:noProof/>
                <w:webHidden/>
              </w:rPr>
              <w:instrText xml:space="preserve"> PAGEREF _Toc464123286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EFBB57C"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87" w:history="1">
            <w:r w:rsidR="00415355" w:rsidRPr="00097150">
              <w:rPr>
                <w:rStyle w:val="Hyperlink"/>
                <w:rFonts w:eastAsia="Times New Roman"/>
                <w:b/>
                <w:bCs/>
                <w:noProof/>
              </w:rPr>
              <w:t>Rechazada</w:t>
            </w:r>
            <w:r w:rsidR="00415355">
              <w:rPr>
                <w:noProof/>
                <w:webHidden/>
              </w:rPr>
              <w:tab/>
            </w:r>
            <w:r w:rsidR="00415355">
              <w:rPr>
                <w:noProof/>
                <w:webHidden/>
              </w:rPr>
              <w:fldChar w:fldCharType="begin"/>
            </w:r>
            <w:r w:rsidR="00415355">
              <w:rPr>
                <w:noProof/>
                <w:webHidden/>
              </w:rPr>
              <w:instrText xml:space="preserve"> PAGEREF _Toc464123287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796E2E4F"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88" w:history="1">
            <w:r w:rsidR="00415355" w:rsidRPr="00097150">
              <w:rPr>
                <w:rStyle w:val="Hyperlink"/>
                <w:rFonts w:eastAsia="Times New Roman"/>
                <w:bCs/>
                <w:noProof/>
              </w:rPr>
              <w:t>Prioridades iniciales</w:t>
            </w:r>
            <w:r w:rsidR="00415355">
              <w:rPr>
                <w:noProof/>
                <w:webHidden/>
              </w:rPr>
              <w:tab/>
            </w:r>
            <w:r w:rsidR="00415355">
              <w:rPr>
                <w:noProof/>
                <w:webHidden/>
              </w:rPr>
              <w:fldChar w:fldCharType="begin"/>
            </w:r>
            <w:r w:rsidR="00415355">
              <w:rPr>
                <w:noProof/>
                <w:webHidden/>
              </w:rPr>
              <w:instrText xml:space="preserve"> PAGEREF _Toc464123288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2F38BDB"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89" w:history="1">
            <w:r w:rsidR="00415355" w:rsidRPr="00097150">
              <w:rPr>
                <w:rStyle w:val="Hyperlink"/>
                <w:rFonts w:eastAsia="Times New Roman"/>
                <w:bCs/>
                <w:noProof/>
              </w:rPr>
              <w:t>Tipo de actividades iniciales</w:t>
            </w:r>
            <w:r w:rsidR="00415355">
              <w:rPr>
                <w:noProof/>
                <w:webHidden/>
              </w:rPr>
              <w:tab/>
            </w:r>
            <w:r w:rsidR="00415355">
              <w:rPr>
                <w:noProof/>
                <w:webHidden/>
              </w:rPr>
              <w:fldChar w:fldCharType="begin"/>
            </w:r>
            <w:r w:rsidR="00415355">
              <w:rPr>
                <w:noProof/>
                <w:webHidden/>
              </w:rPr>
              <w:instrText xml:space="preserve"> PAGEREF _Toc464123289 \h </w:instrText>
            </w:r>
            <w:r w:rsidR="00415355">
              <w:rPr>
                <w:noProof/>
                <w:webHidden/>
              </w:rPr>
            </w:r>
            <w:r w:rsidR="00415355">
              <w:rPr>
                <w:noProof/>
                <w:webHidden/>
              </w:rPr>
              <w:fldChar w:fldCharType="separate"/>
            </w:r>
            <w:r w:rsidR="00415355">
              <w:rPr>
                <w:noProof/>
                <w:webHidden/>
              </w:rPr>
              <w:t>40</w:t>
            </w:r>
            <w:r w:rsidR="00415355">
              <w:rPr>
                <w:noProof/>
                <w:webHidden/>
              </w:rPr>
              <w:fldChar w:fldCharType="end"/>
            </w:r>
          </w:hyperlink>
        </w:p>
        <w:p w14:paraId="24490D7A" w14:textId="77777777" w:rsidR="00415355" w:rsidRDefault="005D4BB3">
          <w:pPr>
            <w:pStyle w:val="TOC1"/>
            <w:tabs>
              <w:tab w:val="right" w:leader="dot" w:pos="8828"/>
            </w:tabs>
            <w:rPr>
              <w:rFonts w:eastAsiaTheme="minorEastAsia" w:cstheme="minorBidi"/>
              <w:b w:val="0"/>
              <w:noProof/>
              <w:color w:val="auto"/>
              <w:lang w:val="en-US" w:eastAsia="en-US"/>
            </w:rPr>
          </w:pPr>
          <w:hyperlink w:anchor="_Toc464123290"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90 \h </w:instrText>
            </w:r>
            <w:r w:rsidR="00415355">
              <w:rPr>
                <w:noProof/>
                <w:webHidden/>
              </w:rPr>
            </w:r>
            <w:r w:rsidR="00415355">
              <w:rPr>
                <w:noProof/>
                <w:webHidden/>
              </w:rPr>
              <w:fldChar w:fldCharType="separate"/>
            </w:r>
            <w:r w:rsidR="00415355">
              <w:rPr>
                <w:noProof/>
                <w:webHidden/>
              </w:rPr>
              <w:t>41</w:t>
            </w:r>
            <w:r w:rsidR="00415355">
              <w:rPr>
                <w:noProof/>
                <w:webHidden/>
              </w:rPr>
              <w:fldChar w:fldCharType="end"/>
            </w:r>
          </w:hyperlink>
        </w:p>
        <w:p w14:paraId="2196CEA6"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91" w:history="1">
            <w:r w:rsidR="00415355" w:rsidRPr="00097150">
              <w:rPr>
                <w:rStyle w:val="Hyperlink"/>
                <w:rFonts w:eastAsia="Times New Roman"/>
                <w:bCs/>
                <w:noProof/>
              </w:rPr>
              <w:t>Valor Planificado</w:t>
            </w:r>
            <w:r w:rsidR="00415355">
              <w:rPr>
                <w:noProof/>
                <w:webHidden/>
              </w:rPr>
              <w:tab/>
            </w:r>
            <w:r w:rsidR="00415355">
              <w:rPr>
                <w:noProof/>
                <w:webHidden/>
              </w:rPr>
              <w:fldChar w:fldCharType="begin"/>
            </w:r>
            <w:r w:rsidR="00415355">
              <w:rPr>
                <w:noProof/>
                <w:webHidden/>
              </w:rPr>
              <w:instrText xml:space="preserve"> PAGEREF _Toc464123291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31827B2A"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92" w:history="1">
            <w:r w:rsidR="00415355" w:rsidRPr="00097150">
              <w:rPr>
                <w:rStyle w:val="Hyperlink"/>
                <w:rFonts w:eastAsia="Times New Roman"/>
                <w:bCs/>
                <w:noProof/>
              </w:rPr>
              <w:t>Valor Ganado</w:t>
            </w:r>
            <w:r w:rsidR="00415355">
              <w:rPr>
                <w:noProof/>
                <w:webHidden/>
              </w:rPr>
              <w:tab/>
            </w:r>
            <w:r w:rsidR="00415355">
              <w:rPr>
                <w:noProof/>
                <w:webHidden/>
              </w:rPr>
              <w:fldChar w:fldCharType="begin"/>
            </w:r>
            <w:r w:rsidR="00415355">
              <w:rPr>
                <w:noProof/>
                <w:webHidden/>
              </w:rPr>
              <w:instrText xml:space="preserve"> PAGEREF _Toc464123292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75BBD152"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93" w:history="1">
            <w:r w:rsidR="00415355" w:rsidRPr="00097150">
              <w:rPr>
                <w:rStyle w:val="Hyperlink"/>
                <w:rFonts w:eastAsia="Times New Roman"/>
                <w:bCs/>
                <w:noProof/>
              </w:rPr>
              <w:t>Costo Real</w:t>
            </w:r>
            <w:r w:rsidR="00415355">
              <w:rPr>
                <w:noProof/>
                <w:webHidden/>
              </w:rPr>
              <w:tab/>
            </w:r>
            <w:r w:rsidR="00415355">
              <w:rPr>
                <w:noProof/>
                <w:webHidden/>
              </w:rPr>
              <w:fldChar w:fldCharType="begin"/>
            </w:r>
            <w:r w:rsidR="00415355">
              <w:rPr>
                <w:noProof/>
                <w:webHidden/>
              </w:rPr>
              <w:instrText xml:space="preserve"> PAGEREF _Toc464123293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415A398A"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294" w:history="1">
            <w:r w:rsidR="00415355" w:rsidRPr="00097150">
              <w:rPr>
                <w:rStyle w:val="Hyperlink"/>
                <w:rFonts w:eastAsia="Times New Roman"/>
                <w:bCs/>
                <w:noProof/>
              </w:rPr>
              <w:t>Técnicas de medición del Valor Ganado</w:t>
            </w:r>
            <w:r w:rsidR="00415355">
              <w:rPr>
                <w:noProof/>
                <w:webHidden/>
              </w:rPr>
              <w:tab/>
            </w:r>
            <w:r w:rsidR="00415355">
              <w:rPr>
                <w:noProof/>
                <w:webHidden/>
              </w:rPr>
              <w:fldChar w:fldCharType="begin"/>
            </w:r>
            <w:r w:rsidR="00415355">
              <w:rPr>
                <w:noProof/>
                <w:webHidden/>
              </w:rPr>
              <w:instrText xml:space="preserve"> PAGEREF _Toc464123294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3D5E3BA0"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95" w:history="1">
            <w:r w:rsidR="00415355" w:rsidRPr="00097150">
              <w:rPr>
                <w:rStyle w:val="Hyperlink"/>
                <w:rFonts w:eastAsia="Times New Roman"/>
                <w:b/>
                <w:bCs/>
                <w:noProof/>
              </w:rPr>
              <w:t>Fórmula fija</w:t>
            </w:r>
            <w:r w:rsidR="00415355">
              <w:rPr>
                <w:noProof/>
                <w:webHidden/>
              </w:rPr>
              <w:tab/>
            </w:r>
            <w:r w:rsidR="00415355">
              <w:rPr>
                <w:noProof/>
                <w:webHidden/>
              </w:rPr>
              <w:fldChar w:fldCharType="begin"/>
            </w:r>
            <w:r w:rsidR="00415355">
              <w:rPr>
                <w:noProof/>
                <w:webHidden/>
              </w:rPr>
              <w:instrText xml:space="preserve"> PAGEREF _Toc464123295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63223074"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96" w:history="1">
            <w:r w:rsidR="00415355" w:rsidRPr="00097150">
              <w:rPr>
                <w:rStyle w:val="Hyperlink"/>
                <w:rFonts w:eastAsia="Times New Roman"/>
                <w:b/>
                <w:bCs/>
                <w:noProof/>
              </w:rPr>
              <w:t>Hito ponderado</w:t>
            </w:r>
            <w:r w:rsidR="00415355">
              <w:rPr>
                <w:noProof/>
                <w:webHidden/>
              </w:rPr>
              <w:tab/>
            </w:r>
            <w:r w:rsidR="00415355">
              <w:rPr>
                <w:noProof/>
                <w:webHidden/>
              </w:rPr>
              <w:fldChar w:fldCharType="begin"/>
            </w:r>
            <w:r w:rsidR="00415355">
              <w:rPr>
                <w:noProof/>
                <w:webHidden/>
              </w:rPr>
              <w:instrText xml:space="preserve"> PAGEREF _Toc464123296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31A9CF59"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97" w:history="1">
            <w:r w:rsidR="00415355" w:rsidRPr="00097150">
              <w:rPr>
                <w:rStyle w:val="Hyperlink"/>
                <w:rFonts w:eastAsia="Times New Roman"/>
                <w:b/>
                <w:bCs/>
                <w:noProof/>
              </w:rPr>
              <w:t>Porcentaje completo</w:t>
            </w:r>
            <w:r w:rsidR="00415355">
              <w:rPr>
                <w:noProof/>
                <w:webHidden/>
              </w:rPr>
              <w:tab/>
            </w:r>
            <w:r w:rsidR="00415355">
              <w:rPr>
                <w:noProof/>
                <w:webHidden/>
              </w:rPr>
              <w:fldChar w:fldCharType="begin"/>
            </w:r>
            <w:r w:rsidR="00415355">
              <w:rPr>
                <w:noProof/>
                <w:webHidden/>
              </w:rPr>
              <w:instrText xml:space="preserve"> PAGEREF _Toc464123297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5A8450D0"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98" w:history="1">
            <w:r w:rsidR="00415355" w:rsidRPr="00097150">
              <w:rPr>
                <w:rStyle w:val="Hyperlink"/>
                <w:rFonts w:eastAsia="Times New Roman"/>
                <w:b/>
                <w:bCs/>
                <w:noProof/>
              </w:rPr>
              <w:t>Esfuerzo prorrateado</w:t>
            </w:r>
            <w:r w:rsidR="00415355">
              <w:rPr>
                <w:noProof/>
                <w:webHidden/>
              </w:rPr>
              <w:tab/>
            </w:r>
            <w:r w:rsidR="00415355">
              <w:rPr>
                <w:noProof/>
                <w:webHidden/>
              </w:rPr>
              <w:fldChar w:fldCharType="begin"/>
            </w:r>
            <w:r w:rsidR="00415355">
              <w:rPr>
                <w:noProof/>
                <w:webHidden/>
              </w:rPr>
              <w:instrText xml:space="preserve"> PAGEREF _Toc464123298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211D2058"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299" w:history="1">
            <w:r w:rsidR="00415355" w:rsidRPr="00097150">
              <w:rPr>
                <w:rStyle w:val="Hyperlink"/>
                <w:rFonts w:eastAsia="Times New Roman"/>
                <w:b/>
                <w:bCs/>
                <w:noProof/>
              </w:rPr>
              <w:t>Nivel de esfuerzo</w:t>
            </w:r>
            <w:r w:rsidR="00415355">
              <w:rPr>
                <w:noProof/>
                <w:webHidden/>
              </w:rPr>
              <w:tab/>
            </w:r>
            <w:r w:rsidR="00415355">
              <w:rPr>
                <w:noProof/>
                <w:webHidden/>
              </w:rPr>
              <w:fldChar w:fldCharType="begin"/>
            </w:r>
            <w:r w:rsidR="00415355">
              <w:rPr>
                <w:noProof/>
                <w:webHidden/>
              </w:rPr>
              <w:instrText xml:space="preserve"> PAGEREF _Toc464123299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756E8F35"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300" w:history="1">
            <w:r w:rsidR="00415355" w:rsidRPr="00097150">
              <w:rPr>
                <w:rStyle w:val="Hyperlink"/>
                <w:rFonts w:eastAsia="Times New Roman"/>
                <w:bCs/>
                <w:noProof/>
              </w:rPr>
              <w:t>Relación entre los elementos fundamentales del Valor Ganado</w:t>
            </w:r>
            <w:r w:rsidR="00415355">
              <w:rPr>
                <w:noProof/>
                <w:webHidden/>
              </w:rPr>
              <w:tab/>
            </w:r>
            <w:r w:rsidR="00415355">
              <w:rPr>
                <w:noProof/>
                <w:webHidden/>
              </w:rPr>
              <w:fldChar w:fldCharType="begin"/>
            </w:r>
            <w:r w:rsidR="00415355">
              <w:rPr>
                <w:noProof/>
                <w:webHidden/>
              </w:rPr>
              <w:instrText xml:space="preserve"> PAGEREF _Toc464123300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D78C9C9"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301" w:history="1">
            <w:r w:rsidR="00415355" w:rsidRPr="00097150">
              <w:rPr>
                <w:rStyle w:val="Hyperlink"/>
                <w:rFonts w:eastAsia="Times New Roman"/>
                <w:bCs/>
                <w:noProof/>
              </w:rPr>
              <w:t>Variaciones, índices y proyecciones</w:t>
            </w:r>
            <w:r w:rsidR="00415355">
              <w:rPr>
                <w:noProof/>
                <w:webHidden/>
              </w:rPr>
              <w:tab/>
            </w:r>
            <w:r w:rsidR="00415355">
              <w:rPr>
                <w:noProof/>
                <w:webHidden/>
              </w:rPr>
              <w:fldChar w:fldCharType="begin"/>
            </w:r>
            <w:r w:rsidR="00415355">
              <w:rPr>
                <w:noProof/>
                <w:webHidden/>
              </w:rPr>
              <w:instrText xml:space="preserve"> PAGEREF _Toc464123301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0DE1DC4B"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302" w:history="1">
            <w:r w:rsidR="00415355" w:rsidRPr="00097150">
              <w:rPr>
                <w:rStyle w:val="Hyperlink"/>
                <w:rFonts w:eastAsia="Times New Roman"/>
                <w:b/>
                <w:bCs/>
                <w:noProof/>
              </w:rPr>
              <w:t>Variaciones</w:t>
            </w:r>
            <w:r w:rsidR="00415355">
              <w:rPr>
                <w:noProof/>
                <w:webHidden/>
              </w:rPr>
              <w:tab/>
            </w:r>
            <w:r w:rsidR="00415355">
              <w:rPr>
                <w:noProof/>
                <w:webHidden/>
              </w:rPr>
              <w:fldChar w:fldCharType="begin"/>
            </w:r>
            <w:r w:rsidR="00415355">
              <w:rPr>
                <w:noProof/>
                <w:webHidden/>
              </w:rPr>
              <w:instrText xml:space="preserve"> PAGEREF _Toc464123302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CCCEC88"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303" w:history="1">
            <w:r w:rsidR="00415355" w:rsidRPr="00097150">
              <w:rPr>
                <w:rStyle w:val="Hyperlink"/>
                <w:rFonts w:eastAsia="Times New Roman"/>
                <w:b/>
                <w:bCs/>
                <w:noProof/>
              </w:rPr>
              <w:t>Índices</w:t>
            </w:r>
            <w:r w:rsidR="00415355">
              <w:rPr>
                <w:noProof/>
                <w:webHidden/>
              </w:rPr>
              <w:tab/>
            </w:r>
            <w:r w:rsidR="00415355">
              <w:rPr>
                <w:noProof/>
                <w:webHidden/>
              </w:rPr>
              <w:fldChar w:fldCharType="begin"/>
            </w:r>
            <w:r w:rsidR="00415355">
              <w:rPr>
                <w:noProof/>
                <w:webHidden/>
              </w:rPr>
              <w:instrText xml:space="preserve"> PAGEREF _Toc464123303 \h </w:instrText>
            </w:r>
            <w:r w:rsidR="00415355">
              <w:rPr>
                <w:noProof/>
                <w:webHidden/>
              </w:rPr>
            </w:r>
            <w:r w:rsidR="00415355">
              <w:rPr>
                <w:noProof/>
                <w:webHidden/>
              </w:rPr>
              <w:fldChar w:fldCharType="separate"/>
            </w:r>
            <w:r w:rsidR="00415355">
              <w:rPr>
                <w:noProof/>
                <w:webHidden/>
              </w:rPr>
              <w:t>51</w:t>
            </w:r>
            <w:r w:rsidR="00415355">
              <w:rPr>
                <w:noProof/>
                <w:webHidden/>
              </w:rPr>
              <w:fldChar w:fldCharType="end"/>
            </w:r>
          </w:hyperlink>
        </w:p>
        <w:p w14:paraId="4C9AFB97"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304" w:history="1">
            <w:r w:rsidR="00415355" w:rsidRPr="00097150">
              <w:rPr>
                <w:rStyle w:val="Hyperlink"/>
                <w:rFonts w:eastAsia="Times New Roman"/>
                <w:b/>
                <w:bCs/>
                <w:noProof/>
              </w:rPr>
              <w:t>Proyecciones</w:t>
            </w:r>
            <w:r w:rsidR="00415355">
              <w:rPr>
                <w:noProof/>
                <w:webHidden/>
              </w:rPr>
              <w:tab/>
            </w:r>
            <w:r w:rsidR="00415355">
              <w:rPr>
                <w:noProof/>
                <w:webHidden/>
              </w:rPr>
              <w:fldChar w:fldCharType="begin"/>
            </w:r>
            <w:r w:rsidR="00415355">
              <w:rPr>
                <w:noProof/>
                <w:webHidden/>
              </w:rPr>
              <w:instrText xml:space="preserve"> PAGEREF _Toc464123304 \h </w:instrText>
            </w:r>
            <w:r w:rsidR="00415355">
              <w:rPr>
                <w:noProof/>
                <w:webHidden/>
              </w:rPr>
            </w:r>
            <w:r w:rsidR="00415355">
              <w:rPr>
                <w:noProof/>
                <w:webHidden/>
              </w:rPr>
              <w:fldChar w:fldCharType="separate"/>
            </w:r>
            <w:r w:rsidR="00415355">
              <w:rPr>
                <w:noProof/>
                <w:webHidden/>
              </w:rPr>
              <w:t>52</w:t>
            </w:r>
            <w:r w:rsidR="00415355">
              <w:rPr>
                <w:noProof/>
                <w:webHidden/>
              </w:rPr>
              <w:fldChar w:fldCharType="end"/>
            </w:r>
          </w:hyperlink>
        </w:p>
        <w:p w14:paraId="70B2B60E"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305" w:history="1">
            <w:r w:rsidR="00415355" w:rsidRPr="00097150">
              <w:rPr>
                <w:rStyle w:val="Hyperlink"/>
                <w:rFonts w:eastAsia="Times New Roman"/>
                <w:b/>
                <w:bCs/>
                <w:noProof/>
              </w:rPr>
              <w:t>Índice de desempeño del trabajo por completar</w:t>
            </w:r>
            <w:r w:rsidR="00415355">
              <w:rPr>
                <w:noProof/>
                <w:webHidden/>
              </w:rPr>
              <w:tab/>
            </w:r>
            <w:r w:rsidR="00415355">
              <w:rPr>
                <w:noProof/>
                <w:webHidden/>
              </w:rPr>
              <w:fldChar w:fldCharType="begin"/>
            </w:r>
            <w:r w:rsidR="00415355">
              <w:rPr>
                <w:noProof/>
                <w:webHidden/>
              </w:rPr>
              <w:instrText xml:space="preserve"> PAGEREF _Toc464123305 \h </w:instrText>
            </w:r>
            <w:r w:rsidR="00415355">
              <w:rPr>
                <w:noProof/>
                <w:webHidden/>
              </w:rPr>
            </w:r>
            <w:r w:rsidR="00415355">
              <w:rPr>
                <w:noProof/>
                <w:webHidden/>
              </w:rPr>
              <w:fldChar w:fldCharType="separate"/>
            </w:r>
            <w:r w:rsidR="00415355">
              <w:rPr>
                <w:noProof/>
                <w:webHidden/>
              </w:rPr>
              <w:t>54</w:t>
            </w:r>
            <w:r w:rsidR="00415355">
              <w:rPr>
                <w:noProof/>
                <w:webHidden/>
              </w:rPr>
              <w:fldChar w:fldCharType="end"/>
            </w:r>
          </w:hyperlink>
        </w:p>
        <w:p w14:paraId="12FF2E00" w14:textId="77777777" w:rsidR="00415355" w:rsidRDefault="005D4BB3">
          <w:pPr>
            <w:pStyle w:val="TOC1"/>
            <w:tabs>
              <w:tab w:val="right" w:leader="dot" w:pos="8828"/>
            </w:tabs>
            <w:rPr>
              <w:rFonts w:eastAsiaTheme="minorEastAsia" w:cstheme="minorBidi"/>
              <w:b w:val="0"/>
              <w:noProof/>
              <w:color w:val="auto"/>
              <w:lang w:val="en-US" w:eastAsia="en-US"/>
            </w:rPr>
          </w:pPr>
          <w:hyperlink w:anchor="_Toc464123306" w:history="1">
            <w:r w:rsidR="00415355" w:rsidRPr="00097150">
              <w:rPr>
                <w:rStyle w:val="Hyperlink"/>
                <w:rFonts w:eastAsia="Times New Roman"/>
                <w:bCs/>
                <w:noProof/>
              </w:rPr>
              <w:t>Recopilación de datos para EVM</w:t>
            </w:r>
            <w:r w:rsidR="00415355">
              <w:rPr>
                <w:noProof/>
                <w:webHidden/>
              </w:rPr>
              <w:tab/>
            </w:r>
            <w:r w:rsidR="00415355">
              <w:rPr>
                <w:noProof/>
                <w:webHidden/>
              </w:rPr>
              <w:fldChar w:fldCharType="begin"/>
            </w:r>
            <w:r w:rsidR="00415355">
              <w:rPr>
                <w:noProof/>
                <w:webHidden/>
              </w:rPr>
              <w:instrText xml:space="preserve"> PAGEREF _Toc464123306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629473AA" w14:textId="77777777" w:rsidR="00415355" w:rsidRDefault="005D4BB3">
          <w:pPr>
            <w:pStyle w:val="TOC2"/>
            <w:tabs>
              <w:tab w:val="right" w:leader="dot" w:pos="8828"/>
            </w:tabs>
            <w:rPr>
              <w:rFonts w:eastAsiaTheme="minorEastAsia" w:cstheme="minorBidi"/>
              <w:b w:val="0"/>
              <w:noProof/>
              <w:color w:val="auto"/>
              <w:sz w:val="24"/>
              <w:szCs w:val="24"/>
              <w:lang w:val="en-US" w:eastAsia="en-US"/>
            </w:rPr>
          </w:pPr>
          <w:hyperlink w:anchor="_Toc464123307" w:history="1">
            <w:r w:rsidR="00415355" w:rsidRPr="00097150">
              <w:rPr>
                <w:rStyle w:val="Hyperlink"/>
                <w:rFonts w:eastAsia="Times New Roman"/>
                <w:bCs/>
                <w:noProof/>
              </w:rPr>
              <w:t>Gestión de tareas</w:t>
            </w:r>
            <w:r w:rsidR="00415355">
              <w:rPr>
                <w:noProof/>
                <w:webHidden/>
              </w:rPr>
              <w:tab/>
            </w:r>
            <w:r w:rsidR="00415355">
              <w:rPr>
                <w:noProof/>
                <w:webHidden/>
              </w:rPr>
              <w:fldChar w:fldCharType="begin"/>
            </w:r>
            <w:r w:rsidR="00415355">
              <w:rPr>
                <w:noProof/>
                <w:webHidden/>
              </w:rPr>
              <w:instrText xml:space="preserve"> PAGEREF _Toc464123307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4262D67"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308" w:history="1">
            <w:r w:rsidR="00415355" w:rsidRPr="00097150">
              <w:rPr>
                <w:rStyle w:val="Hyperlink"/>
                <w:rFonts w:eastAsia="Times New Roman"/>
                <w:b/>
                <w:bCs/>
                <w:noProof/>
              </w:rPr>
              <w:t>Valor Planificado:</w:t>
            </w:r>
            <w:r w:rsidR="00415355">
              <w:rPr>
                <w:noProof/>
                <w:webHidden/>
              </w:rPr>
              <w:tab/>
            </w:r>
            <w:r w:rsidR="00415355">
              <w:rPr>
                <w:noProof/>
                <w:webHidden/>
              </w:rPr>
              <w:fldChar w:fldCharType="begin"/>
            </w:r>
            <w:r w:rsidR="00415355">
              <w:rPr>
                <w:noProof/>
                <w:webHidden/>
              </w:rPr>
              <w:instrText xml:space="preserve"> PAGEREF _Toc464123308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7A8B0CA"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309" w:history="1">
            <w:r w:rsidR="00415355" w:rsidRPr="00097150">
              <w:rPr>
                <w:rStyle w:val="Hyperlink"/>
                <w:rFonts w:eastAsia="Times New Roman"/>
                <w:b/>
                <w:bCs/>
                <w:noProof/>
              </w:rPr>
              <w:t>Registros y Costo Real:</w:t>
            </w:r>
            <w:r w:rsidR="00415355">
              <w:rPr>
                <w:noProof/>
                <w:webHidden/>
              </w:rPr>
              <w:tab/>
            </w:r>
            <w:r w:rsidR="00415355">
              <w:rPr>
                <w:noProof/>
                <w:webHidden/>
              </w:rPr>
              <w:fldChar w:fldCharType="begin"/>
            </w:r>
            <w:r w:rsidR="00415355">
              <w:rPr>
                <w:noProof/>
                <w:webHidden/>
              </w:rPr>
              <w:instrText xml:space="preserve"> PAGEREF _Toc464123309 \h </w:instrText>
            </w:r>
            <w:r w:rsidR="00415355">
              <w:rPr>
                <w:noProof/>
                <w:webHidden/>
              </w:rPr>
            </w:r>
            <w:r w:rsidR="00415355">
              <w:rPr>
                <w:noProof/>
                <w:webHidden/>
              </w:rPr>
              <w:fldChar w:fldCharType="separate"/>
            </w:r>
            <w:r w:rsidR="00415355">
              <w:rPr>
                <w:noProof/>
                <w:webHidden/>
              </w:rPr>
              <w:t>60</w:t>
            </w:r>
            <w:r w:rsidR="00415355">
              <w:rPr>
                <w:noProof/>
                <w:webHidden/>
              </w:rPr>
              <w:fldChar w:fldCharType="end"/>
            </w:r>
          </w:hyperlink>
        </w:p>
        <w:p w14:paraId="1D9336A3"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310" w:history="1">
            <w:r w:rsidR="00415355" w:rsidRPr="00097150">
              <w:rPr>
                <w:rStyle w:val="Hyperlink"/>
                <w:rFonts w:eastAsia="Times New Roman"/>
                <w:b/>
                <w:bCs/>
                <w:noProof/>
              </w:rPr>
              <w:t>Valor Ganado:</w:t>
            </w:r>
            <w:r w:rsidR="00415355">
              <w:rPr>
                <w:noProof/>
                <w:webHidden/>
              </w:rPr>
              <w:tab/>
            </w:r>
            <w:r w:rsidR="00415355">
              <w:rPr>
                <w:noProof/>
                <w:webHidden/>
              </w:rPr>
              <w:fldChar w:fldCharType="begin"/>
            </w:r>
            <w:r w:rsidR="00415355">
              <w:rPr>
                <w:noProof/>
                <w:webHidden/>
              </w:rPr>
              <w:instrText xml:space="preserve"> PAGEREF _Toc464123310 \h </w:instrText>
            </w:r>
            <w:r w:rsidR="00415355">
              <w:rPr>
                <w:noProof/>
                <w:webHidden/>
              </w:rPr>
            </w:r>
            <w:r w:rsidR="00415355">
              <w:rPr>
                <w:noProof/>
                <w:webHidden/>
              </w:rPr>
              <w:fldChar w:fldCharType="separate"/>
            </w:r>
            <w:r w:rsidR="00415355">
              <w:rPr>
                <w:noProof/>
                <w:webHidden/>
              </w:rPr>
              <w:t>61</w:t>
            </w:r>
            <w:r w:rsidR="00415355">
              <w:rPr>
                <w:noProof/>
                <w:webHidden/>
              </w:rPr>
              <w:fldChar w:fldCharType="end"/>
            </w:r>
          </w:hyperlink>
        </w:p>
        <w:p w14:paraId="33A3CB6E" w14:textId="77777777" w:rsidR="00415355" w:rsidRDefault="005D4BB3">
          <w:pPr>
            <w:pStyle w:val="TOC3"/>
            <w:tabs>
              <w:tab w:val="right" w:leader="dot" w:pos="8828"/>
            </w:tabs>
            <w:rPr>
              <w:rFonts w:eastAsiaTheme="minorEastAsia" w:cstheme="minorBidi"/>
              <w:noProof/>
              <w:color w:val="auto"/>
              <w:sz w:val="24"/>
              <w:szCs w:val="24"/>
              <w:lang w:val="en-US" w:eastAsia="en-US"/>
            </w:rPr>
          </w:pPr>
          <w:hyperlink w:anchor="_Toc464123311" w:history="1">
            <w:r w:rsidR="00415355" w:rsidRPr="00097150">
              <w:rPr>
                <w:rStyle w:val="Hyperlink"/>
                <w:rFonts w:eastAsia="Times New Roman"/>
                <w:b/>
                <w:bCs/>
                <w:noProof/>
              </w:rPr>
              <w:t>Procesamiento y almacenamiento:</w:t>
            </w:r>
            <w:r w:rsidR="00415355">
              <w:rPr>
                <w:noProof/>
                <w:webHidden/>
              </w:rPr>
              <w:tab/>
            </w:r>
            <w:r w:rsidR="00415355">
              <w:rPr>
                <w:noProof/>
                <w:webHidden/>
              </w:rPr>
              <w:fldChar w:fldCharType="begin"/>
            </w:r>
            <w:r w:rsidR="00415355">
              <w:rPr>
                <w:noProof/>
                <w:webHidden/>
              </w:rPr>
              <w:instrText xml:space="preserve"> PAGEREF _Toc464123311 \h </w:instrText>
            </w:r>
            <w:r w:rsidR="00415355">
              <w:rPr>
                <w:noProof/>
                <w:webHidden/>
              </w:rPr>
            </w:r>
            <w:r w:rsidR="00415355">
              <w:rPr>
                <w:noProof/>
                <w:webHidden/>
              </w:rPr>
              <w:fldChar w:fldCharType="separate"/>
            </w:r>
            <w:r w:rsidR="00415355">
              <w:rPr>
                <w:noProof/>
                <w:webHidden/>
              </w:rPr>
              <w:t>63</w:t>
            </w:r>
            <w:r w:rsidR="00415355">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4123223"/>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4123224"/>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4123225"/>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4123226"/>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4123227"/>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via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4123228"/>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4123229"/>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4123230"/>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4123231"/>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Project Management Institute.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4123232"/>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t Book of Knowledge,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4123233"/>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4123234"/>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4123235"/>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4123236"/>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4123237"/>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4123238"/>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4123239"/>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4123240"/>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for Development Organizations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4123241"/>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4123242"/>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Pr="00536125" w:rsidRDefault="00DB4BFA">
      <w:pPr>
        <w:pStyle w:val="Normal1"/>
        <w:jc w:val="both"/>
        <w:rPr>
          <w:color w:val="000000" w:themeColor="text1"/>
          <w:sz w:val="24"/>
          <w:szCs w:val="24"/>
          <w:lang w:val="es-ES_tradnl"/>
        </w:rPr>
      </w:pP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4123243"/>
      <w:r w:rsidRPr="00536125">
        <w:rPr>
          <w:rFonts w:eastAsia="Times New Roman"/>
          <w:b/>
          <w:bCs/>
          <w:color w:val="000000" w:themeColor="text1"/>
          <w:lang w:val="es-ES_tradnl"/>
        </w:rPr>
        <w:t>Hito</w:t>
      </w:r>
      <w:bookmarkEnd w:id="20"/>
    </w:p>
    <w:p w14:paraId="5DF0FB89" w14:textId="1793CD7D" w:rsidR="002D09FE"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1" w:name="_Toc464123244"/>
      <w:r w:rsidRPr="00536125">
        <w:rPr>
          <w:rFonts w:eastAsia="Times New Roman"/>
          <w:b/>
          <w:bCs/>
          <w:color w:val="000000" w:themeColor="text1"/>
          <w:lang w:val="es-ES_tradnl"/>
        </w:rPr>
        <w:t>Gestión del valor ganado</w:t>
      </w:r>
      <w:bookmarkEnd w:id="21"/>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EVM (Earned Valu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2" w:name="_Toc464123245"/>
      <w:r w:rsidRPr="00536125">
        <w:rPr>
          <w:rFonts w:eastAsia="Times New Roman"/>
          <w:b/>
          <w:bCs/>
          <w:color w:val="000000" w:themeColor="text1"/>
          <w:lang w:val="es-ES_tradnl"/>
        </w:rPr>
        <w:t>Herramienta automatizada de programación de proyecto</w:t>
      </w:r>
      <w:bookmarkEnd w:id="22"/>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3" w:name="_Toc464123246"/>
      <w:r w:rsidRPr="00536125">
        <w:rPr>
          <w:rFonts w:eastAsia="Times New Roman"/>
          <w:b/>
          <w:bCs/>
          <w:color w:val="000000" w:themeColor="text1"/>
          <w:lang w:val="es-ES_tradnl"/>
        </w:rPr>
        <w:t>Metodologías ágiles</w:t>
      </w:r>
      <w:bookmarkEnd w:id="23"/>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lastRenderedPageBreak/>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Manifesto for Agile Software Developmen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4" w:name="_Toc462739663"/>
      <w:bookmarkStart w:id="25" w:name="_Toc464123247"/>
      <w:r w:rsidRPr="00536125">
        <w:rPr>
          <w:rFonts w:eastAsia="Times New Roman"/>
          <w:b/>
          <w:bCs/>
          <w:color w:val="000000" w:themeColor="text1"/>
          <w:lang w:val="es-ES_tradnl"/>
        </w:rPr>
        <w:lastRenderedPageBreak/>
        <w:t>Estado del arte</w:t>
      </w:r>
      <w:bookmarkEnd w:id="24"/>
      <w:bookmarkEnd w:id="25"/>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6" w:name="_Toc462739664"/>
      <w:bookmarkStart w:id="27" w:name="_Toc464123248"/>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6"/>
      <w:bookmarkEnd w:id="27"/>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536125" w:rsidRDefault="00CE00CC" w:rsidP="00CE00CC">
      <w:pPr>
        <w:pStyle w:val="Heading3"/>
        <w:jc w:val="both"/>
        <w:rPr>
          <w:rFonts w:eastAsia="Times New Roman"/>
          <w:lang w:val="es-ES_tradnl"/>
        </w:rPr>
      </w:pPr>
      <w:bookmarkStart w:id="28" w:name="_Toc464123249"/>
      <w:r>
        <w:rPr>
          <w:rFonts w:eastAsia="Times New Roman"/>
          <w:b/>
          <w:bCs/>
          <w:lang w:val="es-ES_tradnl"/>
        </w:rPr>
        <w:t>Origen</w:t>
      </w:r>
      <w:r w:rsidRPr="00536125">
        <w:rPr>
          <w:rFonts w:eastAsia="Times New Roman"/>
          <w:b/>
          <w:bCs/>
          <w:lang w:val="es-ES_tradnl"/>
        </w:rPr>
        <w:t>:</w:t>
      </w:r>
      <w:bookmarkEnd w:id="28"/>
      <w:r w:rsidRPr="00536125">
        <w:rPr>
          <w:rFonts w:eastAsia="Times New Roman"/>
          <w:b/>
          <w:bCs/>
          <w:lang w:val="es-ES_tradnl"/>
        </w:rPr>
        <w:t xml:space="preserve"> </w:t>
      </w:r>
    </w:p>
    <w:p w14:paraId="144BF35F" w14:textId="4F72B98D"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r w:rsidR="008A3FA7" w:rsidRPr="008A3FA7">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el método de EVM y sus variaciones han sido utilizados bajo diversos nombres como EVPM o Earned Value Project Management, EVA o Earned Value Analysis que viene a ser Análisis del Valor Ganado e incluso otros términos más ligados a C/SCSC como C/SSR que son las siglas en inglés de Cost/Schedule Summary Report que en español significa Informe Resumido de Costo/Cronograma (p. 3). No obstante los términos que son más ampliamente usados en este capítulo son EVM y Gestión del Valor Ganado.</w:t>
      </w:r>
    </w:p>
    <w:p w14:paraId="40C42DEC" w14:textId="27C0EEA4"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por sus siglas en inglés, National Aeronautics and Space Administration</w:t>
      </w:r>
      <w:r w:rsidR="004839D1">
        <w:rPr>
          <w:color w:val="000000" w:themeColor="text1"/>
        </w:rPr>
        <w:t>.</w:t>
      </w:r>
    </w:p>
    <w:p w14:paraId="4122893B" w14:textId="77777777" w:rsidR="00EB3782" w:rsidRPr="000C4445" w:rsidRDefault="00EB3782" w:rsidP="00EB3782">
      <w:pPr>
        <w:jc w:val="both"/>
        <w:rPr>
          <w:color w:val="000000" w:themeColor="text1"/>
        </w:rPr>
      </w:pPr>
    </w:p>
    <w:p w14:paraId="64F775BF" w14:textId="17F57BC1" w:rsidR="00EB3782" w:rsidRDefault="00593643" w:rsidP="00EB3782">
      <w:pPr>
        <w:jc w:val="both"/>
        <w:rPr>
          <w:color w:val="000000" w:themeColor="text1"/>
        </w:rPr>
      </w:pPr>
      <w:r>
        <w:rPr>
          <w:color w:val="000000" w:themeColor="text1"/>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0C4445">
        <w:rPr>
          <w:color w:val="000000" w:themeColor="text1"/>
        </w:rPr>
        <w:t xml:space="preserve">Según Cândido, Mählmann Heineck y Barros Neto (2014) la técnica de medición del rendimiento conocida como la gestión del valor ganado al dar un paso delante respecto a técnicas tradicionales como las Técnicas de Revisión y Evaluación de Proyectos y Costo también conocidas como PERT/Cost por sus siglas del inglés de Project Evaluation and Review Techniques and Cost, y los Criterios de Sistema de Control Costo/Cronograma también conocidos como C/SCSC por sus siglas del inglés Cost/Schedule Control System Criteria, fue fuertemente apoyada por la comunidad de gestores de proyectos que existe en torno al PMI (p. 1). </w:t>
      </w:r>
      <w:r w:rsidR="00EB3782">
        <w:rPr>
          <w:color w:val="000000" w:themeColor="text1"/>
        </w:rPr>
        <w:t xml:space="preserve">Con esto se puede concluir que las técnicas PERT/COST eran los predecesores de EVM, </w:t>
      </w:r>
      <w:r w:rsidR="00EB3782">
        <w:rPr>
          <w:color w:val="000000" w:themeColor="text1"/>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68E1AF4E" w:rsidR="00EB3782" w:rsidRDefault="00016DDB" w:rsidP="00EB3782">
      <w:pPr>
        <w:jc w:val="both"/>
        <w:rPr>
          <w:color w:val="000000" w:themeColor="text1"/>
        </w:rPr>
      </w:pPr>
      <w:r>
        <w:rPr>
          <w:color w:val="000000" w:themeColor="text1"/>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Pr>
          <w:color w:val="000000" w:themeColor="text1"/>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195746A8"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00D25508">
        <w:rPr>
          <w:color w:val="000000" w:themeColor="text1"/>
        </w:rPr>
        <w:t xml:space="preserve">Según </w:t>
      </w:r>
      <w:r w:rsidR="00FF2622" w:rsidRPr="00FF2622">
        <w:rPr>
          <w:color w:val="000000" w:themeColor="text1"/>
        </w:rPr>
        <w:t xml:space="preserve">Kwak, Y. y Anbari, F. </w:t>
      </w:r>
      <w:r w:rsidRPr="00EB3782">
        <w:rPr>
          <w:color w:val="000000" w:themeColor="text1"/>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Default="00EB3782" w:rsidP="00EB3782">
      <w:pPr>
        <w:jc w:val="both"/>
        <w:rPr>
          <w:color w:val="000000" w:themeColor="text1"/>
        </w:rPr>
      </w:pPr>
    </w:p>
    <w:p w14:paraId="74E33413" w14:textId="32784186" w:rsidR="00EB3782" w:rsidRDefault="00EB3782" w:rsidP="00EB3782">
      <w:pPr>
        <w:jc w:val="both"/>
        <w:rPr>
          <w:color w:val="000000" w:themeColor="text1"/>
        </w:rPr>
      </w:pPr>
      <w:commentRangeStart w:id="29"/>
      <w:commentRangeStart w:id="30"/>
      <w:r>
        <w:rPr>
          <w:color w:val="000000" w:themeColor="text1"/>
        </w:rPr>
        <w:t xml:space="preserve">De manera más históricamente específica </w:t>
      </w:r>
      <w:commentRangeEnd w:id="29"/>
      <w:r w:rsidR="00F316DF">
        <w:rPr>
          <w:rStyle w:val="CommentReference"/>
        </w:rPr>
        <w:commentReference w:id="29"/>
      </w:r>
      <w:commentRangeEnd w:id="30"/>
      <w:r w:rsidR="00016DDB">
        <w:rPr>
          <w:rStyle w:val="CommentReference"/>
        </w:rPr>
        <w:commentReference w:id="30"/>
      </w:r>
      <w:r>
        <w:rPr>
          <w:color w:val="000000" w:themeColor="text1"/>
        </w:rPr>
        <w:t xml:space="preserve">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Pr>
          <w:color w:val="000000" w:themeColor="text1"/>
        </w:rPr>
        <w:t>cuánto</w:t>
      </w:r>
      <w:r>
        <w:rPr>
          <w:color w:val="000000" w:themeColor="text1"/>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Pr>
          <w:color w:val="000000" w:themeColor="text1"/>
        </w:rPr>
        <w:t>más</w:t>
      </w:r>
      <w:r>
        <w:rPr>
          <w:color w:val="000000" w:themeColor="text1"/>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w:t>
      </w:r>
      <w:r>
        <w:rPr>
          <w:color w:val="000000" w:themeColor="text1"/>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1633144A" w:rsidR="00EB3782" w:rsidRPr="00EB3782" w:rsidRDefault="00EB3782" w:rsidP="00EB3782">
      <w:pPr>
        <w:jc w:val="both"/>
        <w:rPr>
          <w:color w:val="000000" w:themeColor="text1"/>
        </w:rPr>
      </w:pPr>
      <w:r>
        <w:rPr>
          <w:color w:val="000000" w:themeColor="text1"/>
        </w:rPr>
        <w:t xml:space="preserve">Finalmente se hace conocer una metodología con una relación más directa con la Gestión del Valor Ganado. </w:t>
      </w:r>
      <w:r w:rsidR="001A2430" w:rsidRPr="001A2430">
        <w:rPr>
          <w:color w:val="000000" w:themeColor="text1"/>
        </w:rPr>
        <w:t xml:space="preserve">Kwak, Y. y Anbari, F. </w:t>
      </w:r>
      <w:r w:rsidRPr="00EB3782">
        <w:rPr>
          <w:color w:val="000000" w:themeColor="text1"/>
        </w:rPr>
        <w:t xml:space="preserve">(2011) la Gestión del Valor Ganado es una metodología de gestión para integrar el alcance al cronograma y recursos y para la medición del rendimiento y progreso del proyecto, la cual inició históricamente como Cost/Schedule Control System Criteria,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por el Departamento de Defensa de los Estados Unidos en los 1960s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59516986"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w:t>
      </w:r>
      <w:commentRangeStart w:id="31"/>
      <w:commentRangeStart w:id="32"/>
      <w:r>
        <w:rPr>
          <w:color w:val="000000" w:themeColor="text1"/>
        </w:rPr>
        <w:t>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w:t>
      </w:r>
      <w:commentRangeEnd w:id="31"/>
      <w:r w:rsidR="00213959">
        <w:rPr>
          <w:rStyle w:val="CommentReference"/>
        </w:rPr>
        <w:commentReference w:id="31"/>
      </w:r>
      <w:commentRangeEnd w:id="32"/>
      <w:r w:rsidR="00016DDB">
        <w:rPr>
          <w:rStyle w:val="CommentReference"/>
        </w:rPr>
        <w:commentReference w:id="32"/>
      </w:r>
      <w:r>
        <w:rPr>
          <w:color w:val="000000" w:themeColor="text1"/>
        </w:rPr>
        <w:t xml:space="preserve"> En este punto la Fuerza Aérea estaba de hecho de acuerdo con el Ejercito. Aún con estas diferencias, se realizaron investigaciones respecto a las mejores </w:t>
      </w:r>
      <w:r w:rsidR="00213959">
        <w:rPr>
          <w:color w:val="000000" w:themeColor="text1"/>
        </w:rPr>
        <w:t>prácticas</w:t>
      </w:r>
      <w:r>
        <w:rPr>
          <w:color w:val="000000" w:themeColor="text1"/>
        </w:rPr>
        <w:t xml:space="preserve"> utilizadas por las empresas americanas que lideraban el mercado. Estas investigaciones fueron realizadas por un conjunto de pioneros liderados por un oficial de la Fuerza Aérea, el señor </w:t>
      </w:r>
      <w:r w:rsidRPr="000354CF">
        <w:rPr>
          <w:color w:val="000000" w:themeColor="text1"/>
        </w:rPr>
        <w:t>Hans “Whitey” Driessnack</w:t>
      </w:r>
      <w:r>
        <w:rPr>
          <w:color w:val="000000" w:themeColor="text1"/>
        </w:rPr>
        <w:t xml:space="preserve">. Así fue como la Fuerza Aérea pudo capturar de cierta manera las </w:t>
      </w:r>
      <w:r w:rsidR="00213959">
        <w:rPr>
          <w:color w:val="000000" w:themeColor="text1"/>
        </w:rPr>
        <w:t>prácticas</w:t>
      </w:r>
      <w:r>
        <w:rPr>
          <w:color w:val="000000" w:themeColor="text1"/>
        </w:rPr>
        <w:t xml:space="preserve">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Pr>
          <w:color w:val="000000" w:themeColor="text1"/>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Measurement for Selected Acquisitions”, lo que viene a ser, Medición del Desempeño de Adquisiciones Seleccionadas. La DoDI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CE00CC" w:rsidRDefault="00B66F74"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r w:rsidR="00CA2DC2">
        <w:rPr>
          <w:rFonts w:ascii="Arial" w:hAnsi="Arial" w:cs="Arial"/>
          <w:color w:val="000000" w:themeColor="text1"/>
          <w:sz w:val="22"/>
          <w:szCs w:val="22"/>
          <w:lang w:val="es-ES_tradnl" w:eastAsia="es-ES"/>
        </w:rPr>
        <w:t>Kwak, Y. y</w:t>
      </w:r>
      <w:r w:rsidR="00CA2DC2" w:rsidRPr="00CA2DC2">
        <w:rPr>
          <w:rFonts w:ascii="Arial" w:hAnsi="Arial" w:cs="Arial"/>
          <w:color w:val="000000" w:themeColor="text1"/>
          <w:sz w:val="22"/>
          <w:szCs w:val="22"/>
          <w:lang w:val="es-ES_tradnl" w:eastAsia="es-ES"/>
        </w:rPr>
        <w:t xml:space="preserve"> Anbari, F</w:t>
      </w:r>
      <w:r w:rsidR="00CA2DC2">
        <w:rPr>
          <w:rFonts w:ascii="Arial" w:hAnsi="Arial" w:cs="Arial"/>
          <w:color w:val="000000" w:themeColor="text1"/>
          <w:sz w:val="22"/>
          <w:szCs w:val="22"/>
          <w:lang w:val="es-ES_tradnl" w:eastAsia="es-ES"/>
        </w:rPr>
        <w:t>.</w:t>
      </w:r>
      <w:r w:rsidR="00CA2DC2" w:rsidRPr="00EB3782">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Default="00CE00CC" w:rsidP="00CE00CC">
      <w:pPr>
        <w:pStyle w:val="Heading3"/>
        <w:jc w:val="both"/>
        <w:rPr>
          <w:rFonts w:eastAsia="Times New Roman"/>
          <w:b/>
          <w:bCs/>
          <w:lang w:val="es-ES_tradnl"/>
        </w:rPr>
      </w:pPr>
    </w:p>
    <w:p w14:paraId="2B7DD5C3" w14:textId="0FC57650" w:rsidR="00EB3782" w:rsidRDefault="00CE00CC" w:rsidP="00CE00CC">
      <w:pPr>
        <w:pStyle w:val="Heading3"/>
        <w:jc w:val="both"/>
        <w:rPr>
          <w:rFonts w:eastAsia="Times New Roman"/>
          <w:b/>
          <w:bCs/>
          <w:lang w:val="es-ES_tradnl"/>
        </w:rPr>
      </w:pPr>
      <w:bookmarkStart w:id="33" w:name="_Toc464123250"/>
      <w:r>
        <w:rPr>
          <w:rFonts w:eastAsia="Times New Roman"/>
          <w:b/>
          <w:bCs/>
          <w:lang w:val="es-ES_tradnl"/>
        </w:rPr>
        <w:t>Primeros desafíos</w:t>
      </w:r>
      <w:r w:rsidRPr="00536125">
        <w:rPr>
          <w:rFonts w:eastAsia="Times New Roman"/>
          <w:b/>
          <w:bCs/>
          <w:lang w:val="es-ES_tradnl"/>
        </w:rPr>
        <w:t>:</w:t>
      </w:r>
      <w:bookmarkEnd w:id="33"/>
      <w:r w:rsidRPr="00536125">
        <w:rPr>
          <w:rFonts w:eastAsia="Times New Roman"/>
          <w:b/>
          <w:bCs/>
          <w:lang w:val="es-ES_tradnl"/>
        </w:rPr>
        <w:t xml:space="preserve"> </w:t>
      </w:r>
    </w:p>
    <w:p w14:paraId="37ECBC36" w14:textId="77777777" w:rsidR="00CE00CC" w:rsidRPr="00CE00CC" w:rsidRDefault="00CE00CC" w:rsidP="00CE00CC">
      <w:pPr>
        <w:pStyle w:val="Normal1"/>
        <w:rPr>
          <w:lang w:val="es-ES_tradnl"/>
        </w:rPr>
      </w:pPr>
    </w:p>
    <w:p w14:paraId="5CFE9D85" w14:textId="6AF854E2" w:rsidR="00EB3782" w:rsidRDefault="00EB3782" w:rsidP="00EB3782">
      <w:pPr>
        <w:jc w:val="both"/>
        <w:rPr>
          <w:color w:val="000000" w:themeColor="text1"/>
        </w:rPr>
      </w:pPr>
      <w:r>
        <w:rPr>
          <w:color w:val="000000" w:themeColor="text1"/>
        </w:rPr>
        <w:t>Como se puede notar dadas las</w:t>
      </w:r>
      <w:r w:rsidR="005E7169">
        <w:rPr>
          <w:color w:val="000000" w:themeColor="text1"/>
        </w:rPr>
        <w:t xml:space="preserve"> distintas </w:t>
      </w:r>
      <w:r>
        <w:rPr>
          <w:color w:val="000000" w:themeColor="text1"/>
        </w:rPr>
        <w:t>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DoDI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Defense Systems Management School (ahora Defense Systems Management College) (p. 2).</w:t>
      </w:r>
    </w:p>
    <w:p w14:paraId="2EEDE563" w14:textId="77777777" w:rsidR="00EB3782" w:rsidRDefault="00EB3782" w:rsidP="00EB3782">
      <w:pPr>
        <w:jc w:val="both"/>
        <w:rPr>
          <w:color w:val="000000" w:themeColor="text1"/>
        </w:rPr>
      </w:pPr>
    </w:p>
    <w:p w14:paraId="7785DA48" w14:textId="2FA2B365" w:rsidR="00EB3782" w:rsidRDefault="005E7169" w:rsidP="00EB3782">
      <w:pPr>
        <w:jc w:val="both"/>
        <w:rPr>
          <w:color w:val="000000" w:themeColor="text1"/>
        </w:rPr>
      </w:pPr>
      <w:r>
        <w:rPr>
          <w:color w:val="000000" w:themeColor="text1"/>
        </w:rPr>
        <w:t>De acuerdo a,</w:t>
      </w:r>
      <w:r w:rsidR="00EB3782">
        <w:rPr>
          <w:color w:val="000000" w:themeColor="text1"/>
        </w:rPr>
        <w:t xml:space="preserve"> Wayne (2000) en Junio de 1970 se realizó una reunión en Andrews Air Force Base</w:t>
      </w:r>
      <w:r w:rsidR="00EB3782" w:rsidRPr="00D33B6E">
        <w:rPr>
          <w:color w:val="000000" w:themeColor="text1"/>
        </w:rPr>
        <w:t xml:space="preserve"> </w:t>
      </w:r>
      <w:r w:rsidR="00EB3782">
        <w:rPr>
          <w:color w:val="000000" w:themeColor="text1"/>
        </w:rPr>
        <w:t xml:space="preserve"> donde </w:t>
      </w:r>
      <w:r w:rsidR="00EB3782" w:rsidRPr="00D33B6E">
        <w:rPr>
          <w:color w:val="000000" w:themeColor="text1"/>
        </w:rPr>
        <w:t>conferenciantes</w:t>
      </w:r>
      <w:r w:rsidR="00EB3782">
        <w:rPr>
          <w:color w:val="000000" w:themeColor="text1"/>
        </w:rPr>
        <w:t xml:space="preserve"> tanto de parte de la industria como de parte del </w:t>
      </w:r>
      <w:r w:rsidR="00EB3782">
        <w:rPr>
          <w:color w:val="000000" w:themeColor="text1"/>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196EC7C6" w:rsidR="00EB3782" w:rsidRDefault="00EB3782" w:rsidP="00EB3782">
      <w:pPr>
        <w:jc w:val="both"/>
        <w:rPr>
          <w:color w:val="000000" w:themeColor="text1"/>
        </w:rPr>
      </w:pPr>
      <w:commentRangeStart w:id="34"/>
      <w:commentRangeStart w:id="35"/>
      <w:r>
        <w:rPr>
          <w:color w:val="000000" w:themeColor="text1"/>
        </w:rPr>
        <w:t xml:space="preserve">Para Wayne (2000) los desafíos de la gestión de proyectos, los cuales fueron enfrentados hace décadas son aún más complejos hoy en día. Los cuales son exacerbados por una menor porción del presupuesto nacional para la defensa de los Estados Unidos y una reducida base industrial. El avión combatiente Raptor F-22 de la Fuerza Aérea de los Estados unidos, en avanzado desarrollo en los años 2000 para reemplazar el F-15, provee un excelente caso de estudio. La Fuerza Aérea requiere que el F-22 vuele más rápido que la velocidad del sonido sin utilizar </w:t>
      </w:r>
      <w:r w:rsidRPr="00BF6C94">
        <w:rPr>
          <w:color w:val="000000" w:themeColor="text1"/>
        </w:rPr>
        <w:t xml:space="preserve">sistemas de postcombustión </w:t>
      </w:r>
      <w:r>
        <w:rPr>
          <w:color w:val="000000" w:themeColor="text1"/>
        </w:rPr>
        <w:t xml:space="preserve">de </w:t>
      </w:r>
      <w:r w:rsidRPr="00BF6C94">
        <w:rPr>
          <w:color w:val="000000" w:themeColor="text1"/>
        </w:rPr>
        <w:t>alto consumo de combustible</w:t>
      </w:r>
      <w:r>
        <w:rPr>
          <w:color w:val="000000" w:themeColor="text1"/>
        </w:rPr>
        <w:t xml:space="preserv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Pr>
          <w:color w:val="000000" w:themeColor="text1"/>
        </w:rPr>
        <w:t>público</w:t>
      </w:r>
      <w:r>
        <w:rPr>
          <w:color w:val="000000" w:themeColor="text1"/>
        </w:rPr>
        <w:t>, al no tener precios establecidos en el mercado. Este tipo de entorno propició el éxito de EVM, según Wayne (2000), la manera más efectiva conocida, de integrar el alcance del trabajo, los cronogramas y recursos con el riesgo de gestión (p. 2).</w:t>
      </w:r>
      <w:commentRangeEnd w:id="34"/>
      <w:r w:rsidR="00F27F92">
        <w:rPr>
          <w:rStyle w:val="CommentReference"/>
        </w:rPr>
        <w:commentReference w:id="34"/>
      </w:r>
      <w:commentRangeEnd w:id="35"/>
      <w:r w:rsidR="005E7169">
        <w:rPr>
          <w:rStyle w:val="CommentReference"/>
        </w:rPr>
        <w:commentReference w:id="35"/>
      </w:r>
    </w:p>
    <w:p w14:paraId="701B951D" w14:textId="77777777" w:rsidR="00EB3782" w:rsidRDefault="00EB3782" w:rsidP="00EB3782">
      <w:pPr>
        <w:jc w:val="both"/>
        <w:rPr>
          <w:color w:val="000000" w:themeColor="text1"/>
        </w:rPr>
      </w:pPr>
    </w:p>
    <w:p w14:paraId="2EDBA8C8" w14:textId="68D469D3" w:rsidR="00CE00CC" w:rsidRPr="00CE00CC" w:rsidRDefault="00CE00CC" w:rsidP="00CE00CC">
      <w:pPr>
        <w:pStyle w:val="Heading3"/>
        <w:jc w:val="both"/>
        <w:rPr>
          <w:rFonts w:eastAsia="Times New Roman"/>
          <w:lang w:val="es-ES_tradnl"/>
        </w:rPr>
      </w:pPr>
      <w:bookmarkStart w:id="36" w:name="_Toc464123251"/>
      <w:r>
        <w:rPr>
          <w:rFonts w:eastAsia="Times New Roman"/>
          <w:b/>
          <w:bCs/>
          <w:lang w:val="es-ES_tradnl"/>
        </w:rPr>
        <w:t>Evolución</w:t>
      </w:r>
      <w:r w:rsidRPr="00536125">
        <w:rPr>
          <w:rFonts w:eastAsia="Times New Roman"/>
          <w:b/>
          <w:bCs/>
          <w:lang w:val="es-ES_tradnl"/>
        </w:rPr>
        <w:t>:</w:t>
      </w:r>
      <w:bookmarkEnd w:id="36"/>
      <w:r w:rsidRPr="00536125">
        <w:rPr>
          <w:rFonts w:eastAsia="Times New Roman"/>
          <w:b/>
          <w:bCs/>
          <w:lang w:val="es-ES_tradnl"/>
        </w:rPr>
        <w:t xml:space="preserve"> </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Kemps,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3F706031" w:rsidR="00EB3782" w:rsidRDefault="00EB3782" w:rsidP="00EB3782">
      <w:pPr>
        <w:jc w:val="both"/>
        <w:rPr>
          <w:color w:val="000000" w:themeColor="text1"/>
        </w:rPr>
      </w:pPr>
      <w:r>
        <w:rPr>
          <w:color w:val="000000" w:themeColor="text1"/>
        </w:rPr>
        <w:t xml:space="preserve">Así fue como la típica política con bases en supervisión afectó negativamente incluso al C/SCSC, sin embargo, según Wayne (2000) a inicios de los años 1980, el señor </w:t>
      </w:r>
      <w:r w:rsidR="00033CB3">
        <w:rPr>
          <w:color w:val="000000" w:themeColor="text1"/>
        </w:rPr>
        <w:t xml:space="preserve">Gaylord E. Christle </w:t>
      </w:r>
      <w:r w:rsidR="00033CB3" w:rsidRPr="00033CB3">
        <w:rPr>
          <w:color w:val="000000" w:themeColor="text1"/>
        </w:rPr>
        <w:t>Director Adjunto de Gestión de Adquisiciones de la Oficina del Subsecretario de Defensa (Adqui</w:t>
      </w:r>
      <w:r w:rsidR="00033CB3">
        <w:rPr>
          <w:color w:val="000000" w:themeColor="text1"/>
        </w:rPr>
        <w:t xml:space="preserve">sición, Tecnología y Logística), </w:t>
      </w:r>
      <w:r>
        <w:rPr>
          <w:color w:val="000000" w:themeColor="text1"/>
        </w:rPr>
        <w:t>estaba tomando conciencia de que C/SCSC no estaba alcanzando sus objetivos. Christl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r w:rsidRPr="00A74AC4">
        <w:rPr>
          <w:color w:val="000000" w:themeColor="text1"/>
        </w:rPr>
        <w:t>Navy’s A-12 “Avenger”</w:t>
      </w:r>
      <w:r>
        <w:rPr>
          <w:color w:val="000000" w:themeColor="text1"/>
        </w:rPr>
        <w:t xml:space="preserve">. El señor Christl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47E93232" w14:textId="4BFBCC66" w:rsidR="00CE00CC" w:rsidRPr="00CE00CC" w:rsidRDefault="00CE00CC" w:rsidP="00CE00CC">
      <w:pPr>
        <w:pStyle w:val="Heading3"/>
        <w:jc w:val="both"/>
        <w:rPr>
          <w:rFonts w:eastAsia="Times New Roman"/>
          <w:lang w:val="es-ES_tradnl"/>
        </w:rPr>
      </w:pPr>
      <w:bookmarkStart w:id="37" w:name="_Toc464123252"/>
      <w:r>
        <w:rPr>
          <w:rFonts w:eastAsia="Times New Roman"/>
          <w:b/>
          <w:bCs/>
          <w:lang w:val="es-ES_tradnl"/>
        </w:rPr>
        <w:t>Políticas, legislaciones y documentaciones</w:t>
      </w:r>
      <w:r w:rsidRPr="00536125">
        <w:rPr>
          <w:rFonts w:eastAsia="Times New Roman"/>
          <w:b/>
          <w:bCs/>
          <w:lang w:val="es-ES_tradnl"/>
        </w:rPr>
        <w:t>:</w:t>
      </w:r>
      <w:bookmarkEnd w:id="37"/>
      <w:r w:rsidRPr="00536125">
        <w:rPr>
          <w:rFonts w:eastAsia="Times New Roman"/>
          <w:b/>
          <w:bCs/>
          <w:lang w:val="es-ES_tradnl"/>
        </w:rPr>
        <w:t xml:space="preserve"> </w:t>
      </w:r>
    </w:p>
    <w:p w14:paraId="7E2C1B5E" w14:textId="77777777" w:rsidR="00EB3782" w:rsidRPr="00CA45DF" w:rsidRDefault="00EB3782" w:rsidP="00EB3782">
      <w:pPr>
        <w:jc w:val="both"/>
        <w:rPr>
          <w:color w:val="000000" w:themeColor="text1"/>
        </w:rPr>
      </w:pPr>
    </w:p>
    <w:p w14:paraId="7D22D2EA" w14:textId="0649B019"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w:t>
      </w:r>
      <w:r w:rsidR="00995FD2" w:rsidRPr="00995FD2">
        <w:rPr>
          <w:color w:val="000000" w:themeColor="text1"/>
        </w:rPr>
        <w:t xml:space="preserve">Kwak, Y. y Anbari, F. </w:t>
      </w:r>
      <w:r w:rsidRPr="00CA45DF">
        <w:rPr>
          <w:color w:val="000000" w:themeColor="text1"/>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w:t>
      </w:r>
      <w:r w:rsidR="00995FD2" w:rsidRPr="00995FD2">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Government Performance and Results Act. Actualmente las regulaciones, guías y políticas internas siguen redefiniendo e intentando describir </w:t>
      </w:r>
      <w:r w:rsidR="000A28BD" w:rsidRPr="00EB3782">
        <w:rPr>
          <w:rFonts w:ascii="Arial" w:hAnsi="Arial" w:cs="Arial"/>
          <w:color w:val="000000" w:themeColor="text1"/>
          <w:sz w:val="22"/>
          <w:szCs w:val="22"/>
          <w:lang w:val="es-ES_tradnl" w:eastAsia="es-ES"/>
        </w:rPr>
        <w:t>cómo</w:t>
      </w:r>
      <w:r w:rsidRPr="00EB3782">
        <w:rPr>
          <w:rFonts w:ascii="Arial" w:hAnsi="Arial" w:cs="Arial"/>
          <w:color w:val="000000" w:themeColor="text1"/>
          <w:sz w:val="22"/>
          <w:szCs w:val="22"/>
          <w:lang w:val="es-ES_tradnl" w:eastAsia="es-ES"/>
        </w:rPr>
        <w:t xml:space="preserve"> implementar EVMS en proyectos del gobierno basados en el estándar de la industria (p. 4). </w:t>
      </w:r>
    </w:p>
    <w:p w14:paraId="420D3161" w14:textId="6BBE1806" w:rsidR="00EB3782" w:rsidRPr="00EB3782" w:rsidRDefault="009A61A0" w:rsidP="00EB3782">
      <w:pPr>
        <w:pStyle w:val="NormalWeb"/>
        <w:jc w:val="both"/>
        <w:rPr>
          <w:rFonts w:ascii="Arial" w:hAnsi="Arial" w:cs="Arial"/>
          <w:color w:val="000000" w:themeColor="text1"/>
          <w:sz w:val="22"/>
          <w:szCs w:val="22"/>
          <w:lang w:val="es-ES_tradnl" w:eastAsia="es-ES"/>
        </w:rPr>
      </w:pPr>
      <w:r w:rsidRPr="009A61A0">
        <w:rPr>
          <w:rFonts w:ascii="Arial" w:hAnsi="Arial" w:cs="Arial"/>
          <w:color w:val="000000" w:themeColor="text1"/>
          <w:sz w:val="22"/>
          <w:szCs w:val="22"/>
          <w:lang w:val="es-ES_tradnl" w:eastAsia="es-ES"/>
        </w:rPr>
        <w:lastRenderedPageBreak/>
        <w:t>Kwak, Y. y Anbari, F.</w:t>
      </w:r>
      <w:r>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2011) también exponen que existen varias legislaciones que fortalecen la utilización de técnicas como EVM, para dar un ejemplo está la Federal Acquisition Streamlining Act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guías y documentaciones, </w:t>
      </w:r>
      <w:r w:rsidR="00B06FC1" w:rsidRPr="00B06FC1">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Default="00CE00CC" w:rsidP="00CE00CC">
      <w:pPr>
        <w:pStyle w:val="Heading3"/>
        <w:jc w:val="both"/>
        <w:rPr>
          <w:rFonts w:eastAsia="Times New Roman"/>
          <w:b/>
          <w:bCs/>
          <w:lang w:val="es-ES_tradnl"/>
        </w:rPr>
      </w:pPr>
    </w:p>
    <w:p w14:paraId="0312CEB1" w14:textId="3890C5A1" w:rsidR="00CE00CC" w:rsidRPr="00CE00CC" w:rsidRDefault="00CE00CC" w:rsidP="00CE00CC">
      <w:pPr>
        <w:pStyle w:val="Heading3"/>
        <w:jc w:val="both"/>
        <w:rPr>
          <w:rFonts w:eastAsia="Times New Roman"/>
          <w:lang w:val="es-ES_tradnl"/>
        </w:rPr>
      </w:pPr>
      <w:bookmarkStart w:id="38" w:name="_Toc464123253"/>
      <w:r>
        <w:rPr>
          <w:rFonts w:eastAsia="Times New Roman"/>
          <w:b/>
          <w:bCs/>
          <w:lang w:val="es-ES_tradnl"/>
        </w:rPr>
        <w:t>Inserción en la industria y adopción</w:t>
      </w:r>
      <w:r w:rsidRPr="00536125">
        <w:rPr>
          <w:rFonts w:eastAsia="Times New Roman"/>
          <w:b/>
          <w:bCs/>
          <w:lang w:val="es-ES_tradnl"/>
        </w:rPr>
        <w:t>:</w:t>
      </w:r>
      <w:bookmarkEnd w:id="38"/>
      <w:r w:rsidRPr="00536125">
        <w:rPr>
          <w:rFonts w:eastAsia="Times New Roman"/>
          <w:b/>
          <w:bCs/>
          <w:lang w:val="es-ES_tradnl"/>
        </w:rPr>
        <w:t xml:space="preserve"> </w:t>
      </w:r>
    </w:p>
    <w:p w14:paraId="0BED3DEA" w14:textId="77777777" w:rsidR="00EB3782" w:rsidRDefault="00EB3782" w:rsidP="00EB3782">
      <w:pPr>
        <w:jc w:val="both"/>
        <w:rPr>
          <w:color w:val="000000" w:themeColor="text1"/>
        </w:rPr>
      </w:pPr>
    </w:p>
    <w:p w14:paraId="276D0251" w14:textId="2A9A5E91" w:rsidR="00EB3782" w:rsidRDefault="00EB3782" w:rsidP="00EB3782">
      <w:pPr>
        <w:jc w:val="both"/>
        <w:rPr>
          <w:color w:val="000000" w:themeColor="text1"/>
        </w:rPr>
      </w:pPr>
      <w:r>
        <w:rPr>
          <w:color w:val="000000" w:themeColor="text1"/>
        </w:rPr>
        <w:t xml:space="preserve">Para que se </w:t>
      </w:r>
      <w:r w:rsidR="000A28BD">
        <w:rPr>
          <w:color w:val="000000" w:themeColor="text1"/>
        </w:rPr>
        <w:t>dé</w:t>
      </w:r>
      <w:r>
        <w:rPr>
          <w:color w:val="000000" w:themeColor="text1"/>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Pr>
          <w:color w:val="000000" w:themeColor="text1"/>
        </w:rPr>
        <w:t>la cancelación del mismo fue considerada</w:t>
      </w:r>
      <w:r>
        <w:rPr>
          <w:color w:val="000000" w:themeColor="text1"/>
        </w:rPr>
        <w:t xml:space="preserve"> seriamente y tanto la carrera como la reputación de civiles y militantes fue </w:t>
      </w:r>
      <w:r w:rsidR="003D4169">
        <w:rPr>
          <w:color w:val="000000" w:themeColor="text1"/>
        </w:rPr>
        <w:t xml:space="preserve">afectada de forma negativa </w:t>
      </w:r>
      <w:r>
        <w:rPr>
          <w:color w:val="000000" w:themeColor="text1"/>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EB3782" w:rsidRDefault="00F0263B" w:rsidP="00EB3782">
      <w:pPr>
        <w:pStyle w:val="NormalWeb"/>
        <w:jc w:val="both"/>
        <w:rPr>
          <w:rFonts w:ascii="Arial" w:hAnsi="Arial" w:cs="Arial"/>
          <w:color w:val="000000" w:themeColor="text1"/>
          <w:sz w:val="22"/>
          <w:szCs w:val="22"/>
          <w:lang w:val="es-ES_tradnl" w:eastAsia="es-ES"/>
        </w:rPr>
      </w:pPr>
      <w:r w:rsidRPr="00F0263B">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r w:rsidR="00F0263B" w:rsidRPr="00F0263B">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 xml:space="preserve">(2011) en febrero de 1997, la NASA lanzó una directiva para establecer bases respecto a la aplicación del EVM, la Política Directiva de la NASA o NPD por sus siglas en inglés de NASA Policy Directive, número 9501.3 llamada Earned Value Performance Measurement, es decir, Medición del Desempeño del Valor Ganado, en la cual se definen las mencionadas bases más específicamente a ser aplicadas a contratos </w:t>
      </w:r>
      <w:r w:rsidRPr="00EB3782">
        <w:rPr>
          <w:rFonts w:ascii="Arial" w:hAnsi="Arial" w:cs="Arial"/>
          <w:color w:val="000000" w:themeColor="text1"/>
          <w:sz w:val="22"/>
          <w:szCs w:val="22"/>
          <w:lang w:val="es-ES_tradnl"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the Inspector General) de la NASA y la Oficina de Responsabilidad del Gobierno (Government Accountability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EB3782" w:rsidRDefault="008B1F17"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r w:rsidR="00EC2D54" w:rsidRPr="00EC2D54">
        <w:rPr>
          <w:rFonts w:ascii="Arial" w:hAnsi="Arial" w:cs="Arial"/>
          <w:color w:val="000000" w:themeColor="text1"/>
          <w:sz w:val="22"/>
          <w:szCs w:val="22"/>
          <w:lang w:val="es-ES_tradnl" w:eastAsia="es-ES"/>
        </w:rPr>
        <w:t xml:space="preserve">Kwak, Y. y Anbari, F. </w:t>
      </w:r>
      <w:r w:rsidR="00EB3782" w:rsidRPr="00EB3782">
        <w:rPr>
          <w:rFonts w:ascii="Arial" w:hAnsi="Arial" w:cs="Arial"/>
          <w:color w:val="000000" w:themeColor="text1"/>
          <w:sz w:val="22"/>
          <w:szCs w:val="22"/>
          <w:lang w:val="es-ES_tradnl" w:eastAsia="es-ES"/>
        </w:rPr>
        <w:t>(2011) a inicios de 1998, el instituto americano de estándares ANSI (American National Standards Institute), publicó guías para EVMS. También fue publicado A Guide to the Project Management Body of Knowledg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Earned Value Management Systems”,  la cual a su vez fue adoptada por el Departamento de Defensa de los Estados Unidos en 1999 (p. 3).</w:t>
      </w:r>
    </w:p>
    <w:p w14:paraId="2AEA4B35" w14:textId="4BFB54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r w:rsidR="0018188A" w:rsidRPr="0018188A">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 xml:space="preserve">Empresas de defensa líderes en el mercado, han empezado a reconciliar sus procesos de gestión comerciales y gubernamentales. Por ejemplo, la empresa Boeing emitió en 1999 un manual de la empresa con el título de “Integrated Performance Management Practice”, o lo que viene a ser “Practicas integradas de gestión de rendimiento” con la finalidad de </w:t>
      </w:r>
      <w:r>
        <w:rPr>
          <w:color w:val="000000" w:themeColor="text1"/>
        </w:rPr>
        <w:lastRenderedPageBreak/>
        <w:t>ser utilizado por todas las organizaciones de Boeing. El mismo decreta que la aplicación del IPMP (Integrated Performance Management Practice)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77777777" w:rsidR="00EB3782" w:rsidRDefault="00EB3782" w:rsidP="00EB3782">
      <w:pPr>
        <w:jc w:val="both"/>
        <w:rPr>
          <w:color w:val="000000" w:themeColor="text1"/>
        </w:rPr>
      </w:pPr>
    </w:p>
    <w:p w14:paraId="26F2EEC5" w14:textId="77777777" w:rsidR="00EB3782" w:rsidRPr="00EB3782" w:rsidRDefault="00EB3782" w:rsidP="00EB3782">
      <w:pPr>
        <w:spacing w:line="240" w:lineRule="auto"/>
        <w:jc w:val="both"/>
        <w:rPr>
          <w:color w:val="000000" w:themeColor="text1"/>
        </w:rPr>
      </w:pPr>
      <w:r>
        <w:rPr>
          <w:color w:val="000000" w:themeColor="text1"/>
        </w:rPr>
        <w:t xml:space="preserve">Como lo expone Wayne (2000) el éxito se extendió a programas heredados también, tales como los del F-14 Tomcat Navy fighter.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President’s National Performance Review “Hammer” Award”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417BF250" w:rsidR="00EB3782" w:rsidRPr="00EB3782" w:rsidRDefault="001E604E" w:rsidP="00EB3782">
      <w:pPr>
        <w:pStyle w:val="NormalWeb"/>
        <w:jc w:val="both"/>
        <w:rPr>
          <w:rFonts w:ascii="Arial" w:hAnsi="Arial" w:cs="Arial"/>
          <w:color w:val="000000" w:themeColor="text1"/>
          <w:sz w:val="22"/>
          <w:szCs w:val="22"/>
          <w:lang w:val="es-ES_tradnl" w:eastAsia="es-ES"/>
        </w:rPr>
      </w:pPr>
      <w:r w:rsidRPr="001E604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History, practices, and future of earned value management in government: Perspectives from NASA, 2011, p. 3).</w:t>
      </w:r>
    </w:p>
    <w:p w14:paraId="1702A708" w14:textId="6501C0C8"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lo menciona </w:t>
      </w:r>
      <w:r w:rsidR="004A1B3E" w:rsidRPr="004A1B3E">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 xml:space="preserve">(2011) hoy en día es obligatorio </w:t>
      </w:r>
      <w:commentRangeStart w:id="39"/>
      <w:r w:rsidRPr="00EB3782">
        <w:rPr>
          <w:rFonts w:ascii="Arial" w:hAnsi="Arial" w:cs="Arial"/>
          <w:color w:val="000000" w:themeColor="text1"/>
          <w:sz w:val="22"/>
          <w:szCs w:val="22"/>
          <w:lang w:val="es-ES_tradnl" w:eastAsia="es-ES"/>
        </w:rPr>
        <w:t>en muchos de programas</w:t>
      </w:r>
      <w:commentRangeEnd w:id="39"/>
      <w:r w:rsidR="00B1257E">
        <w:rPr>
          <w:rStyle w:val="CommentReference"/>
          <w:rFonts w:ascii="Arial" w:hAnsi="Arial" w:cs="Arial"/>
          <w:color w:val="000000"/>
          <w:lang w:val="es-ES_tradnl" w:eastAsia="es-ES"/>
        </w:rPr>
        <w:commentReference w:id="39"/>
      </w:r>
      <w:r w:rsidRPr="00EB3782">
        <w:rPr>
          <w:rFonts w:ascii="Arial" w:hAnsi="Arial" w:cs="Arial"/>
          <w:color w:val="000000" w:themeColor="text1"/>
          <w:sz w:val="22"/>
          <w:szCs w:val="22"/>
          <w:lang w:val="es-ES_tradnl" w:eastAsia="es-ES"/>
        </w:rPr>
        <w:t xml:space="preserve"> y proyectos del gobierno de los Estados Unidos (p. 2).</w:t>
      </w:r>
      <w:r w:rsidR="001F3729">
        <w:rPr>
          <w:rFonts w:ascii="Arial" w:hAnsi="Arial" w:cs="Arial"/>
          <w:color w:val="000000" w:themeColor="text1"/>
          <w:sz w:val="22"/>
          <w:szCs w:val="22"/>
          <w:lang w:val="es-ES_tradnl" w:eastAsia="es-ES"/>
        </w:rPr>
        <w:t xml:space="preserve"> </w:t>
      </w:r>
      <w:r w:rsidRPr="00EB37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EB3782" w:rsidRDefault="00307FFE" w:rsidP="00EB3782">
      <w:pPr>
        <w:pStyle w:val="NormalWeb"/>
        <w:jc w:val="both"/>
        <w:rPr>
          <w:rFonts w:ascii="Arial" w:hAnsi="Arial" w:cs="Arial"/>
          <w:color w:val="000000" w:themeColor="text1"/>
          <w:sz w:val="22"/>
          <w:szCs w:val="22"/>
          <w:lang w:val="es-ES_tradnl" w:eastAsia="es-ES"/>
        </w:rPr>
      </w:pPr>
      <w:r w:rsidRPr="00307FF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mencionan que existen ejemplos de visible fallas en grandes proyectos o programas públicos. En Estados Unidos, en el año 2008 se reportó que de </w:t>
      </w:r>
      <w:r w:rsidR="00EB3782" w:rsidRPr="00EB3782">
        <w:rPr>
          <w:rFonts w:ascii="Arial" w:hAnsi="Arial" w:cs="Arial"/>
          <w:color w:val="000000" w:themeColor="text1"/>
          <w:sz w:val="22"/>
          <w:szCs w:val="22"/>
          <w:lang w:val="es-ES_tradnl"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Pr="00B1257E" w:rsidRDefault="0012408E" w:rsidP="00B1257E">
      <w:pPr>
        <w:pStyle w:val="NormalWeb"/>
        <w:jc w:val="both"/>
        <w:rPr>
          <w:rFonts w:ascii="Arial" w:hAnsi="Arial" w:cs="Arial"/>
          <w:color w:val="000000" w:themeColor="text1"/>
          <w:sz w:val="22"/>
          <w:szCs w:val="22"/>
          <w:lang w:val="es-ES_tradnl" w:eastAsia="es-ES"/>
        </w:rPr>
      </w:pPr>
      <w:r w:rsidRPr="0012408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por medio de un estudio que explora el estado actual de implementación de los principios de la Gestión del Valor Ganado en la NASA (National Aeronautics and Space Administration)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bookmarkStart w:id="40" w:name="_GoBack"/>
      <w:bookmarkEnd w:id="40"/>
    </w:p>
    <w:p w14:paraId="6FFF34DB" w14:textId="77777777" w:rsidR="00232D4F" w:rsidRPr="00200E6A" w:rsidRDefault="00232D4F" w:rsidP="00232D4F">
      <w:pPr>
        <w:pStyle w:val="Heading2"/>
        <w:jc w:val="center"/>
        <w:rPr>
          <w:rFonts w:eastAsia="Times New Roman"/>
          <w:b/>
          <w:bCs/>
          <w:color w:val="000000" w:themeColor="text1"/>
          <w:lang w:val="es-ES_tradnl"/>
        </w:rPr>
      </w:pPr>
      <w:bookmarkStart w:id="41" w:name="_Toc464123254"/>
      <w:r>
        <w:rPr>
          <w:rFonts w:eastAsia="Times New Roman"/>
          <w:b/>
          <w:bCs/>
          <w:color w:val="000000" w:themeColor="text1"/>
          <w:lang w:val="es-ES_tradnl"/>
        </w:rPr>
        <w:t>Herramientas de Gestión de Proyectos y Tareas</w:t>
      </w:r>
      <w:bookmarkEnd w:id="41"/>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lastRenderedPageBreak/>
        <w:t>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renderizado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Por otro lado, con bases en la explicación que propone Eckel (2003), una aplicación de escritorio también conocida como aplicación independiente (stand-alone application)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renderizando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w:t>
      </w:r>
      <w:r w:rsidRPr="00536125">
        <w:rPr>
          <w:color w:val="000000" w:themeColor="text1"/>
        </w:rPr>
        <w:lastRenderedPageBreak/>
        <w:t xml:space="preserve">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 xml:space="preserve">Teniendo en cuenta las 5 herramientas de gestión de proyectos con más usuarios (Barrish, 2015) y haciendo un enfoque exclusivo en aplicaciones web, se observa en primer lugar la herramienta Atlassian Jira, con alrededor de 30.000.000 de usuarios, esta ofrece el manejo de tareas, trabajo colaborativo, reporte de errores, notificaciones vía correo electrónico, manejo de requisitos, archivos compartidos entre otras funcionalidades (Barrish, 2015). Esta herramienta es de uso pago, ofrece planes con alojamiento de la herramienta, con costos entre 10 y 1.500 dólares al mes, dependiendo de la cantidad de usuarios, que va desde 10 hasta 2.000 usuarios (Atlasian,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Atlassian,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lastRenderedPageBreak/>
        <w:t>A continuación, en tercer lugar se observa a Basecamp, con alrededor de 15.000.000 de usuarios, esta herramienta ofrece manejo de tareas, trabajo colaborativo, archivos compartidos, notificaciones via correo electrónico entre otras funcionalidades (Barrish,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Basecamp, 2016).</w:t>
      </w:r>
    </w:p>
    <w:p w14:paraId="4190192C" w14:textId="77777777" w:rsidR="00232D4F" w:rsidRPr="00536125" w:rsidRDefault="00232D4F" w:rsidP="00232D4F">
      <w:pPr>
        <w:jc w:val="both"/>
        <w:rPr>
          <w:color w:val="000000" w:themeColor="text1"/>
        </w:rPr>
      </w:pPr>
      <w:r w:rsidRPr="00536125">
        <w:rPr>
          <w:color w:val="000000" w:themeColor="text1"/>
        </w:rPr>
        <w:t xml:space="preserve">En cuarto lugar, con alrededor de 2.500.000 de usuarios se encuentra Podio, que ofrece manejo de tareas, trabajo colaborativo, reporte de errores, archivos compartidos, manejo de costos en el tiempo, entre otras funcionalidades (Barrish,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Completando la lista de las 5 herramientas de gestión de proyectos con más usuarios, se encuentra Trello, esta herramienta ofrece manejo de tareas, manejo de presupuesto, trabajo colaborativo, archivos compartidos, notificaciones via correo electrónico, manejo de errores, entre otras funcionalidades (Trello, 2016). Trello se presenta en dos versiones, una gratuita que ofrece la gestión de tareas para un equipo, sin límite de colaboradores. Y la opción Trello Business Class (Trello,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Las herramientas Atlassian Jira, Basecamp, Podio y Trello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 xml:space="preserve">Si se dirige el enfoque hacia las 5 herramientas de gestión de proyectos con más clientes (Barrish,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rike, con alrededor de 551.000 clientes, esta herramienta ofrece manejo de tareas, trabajo colaborativo, manejo de errores, cuadros de Gantt, manejo de recursos, archivos compartidos, notificaciones via correo electrónico entre otras funcionalidades (Barrish, 2015). Wrik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rik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Teamwork Projects, con 371.000 clientes aproximadamente. Esta herramienta ofrece manejo de tareas, manejo de presupuesto, trabajo colaborativo, archivos compartidos, notificaciones via correo electrónico, manejo de errores, cuadros de Gantt, manejo de pruebas, entre otras funcionalidades (Barrish, 2015). Teamwork es una herramienta de uso pago, ofrece planes desde 14,40 hasta 298,80 dólares, dependiendo de la cantidad de proyectos y el espacio de almacenamiento requeridos (Teamwork,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Freedcamp, con aproximadamente 340.000 clientes. La herramienta ofrece manejo de tareas, trabajo colaborativo, archivos compartidos, notificaciones via correo electrónico entre otras funcionalidades (Barrish, 2015). Freedcamp ofrece una versión gratuita con prestaciones </w:t>
      </w:r>
      <w:r w:rsidRPr="00536125">
        <w:rPr>
          <w:color w:val="000000" w:themeColor="text1"/>
        </w:rPr>
        <w:lastRenderedPageBreak/>
        <w:t xml:space="preserve">limitadas en cuanto al manejo de tareas, ofreciendo ciertas funcionalidades extras con costo adicional, los cuales dependen de la funcionalidad específica (Freedcamp,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IceScrum (IceScrum,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PMBOK es una guia para proyectos de cualquier naturaleza, muchas de las herramientas investigadas son exclusivas para proyectos de una naturaleza específica, por ejemplo el desarrollo de software, tal es el caso de herramientas como Gitlab, Github y Bitbucket. Estas se dejan de lado justamente debido a su naturaleza enfocada a proyectos de software unicamente,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E1208B">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r w:rsidRPr="00536125">
        <w:rPr>
          <w:color w:val="000000" w:themeColor="text1"/>
          <w:sz w:val="20"/>
          <w:szCs w:val="20"/>
        </w:rPr>
        <w:t>Nai-Chieh, W., Chiao-Ping, B., Shun-Yuan, Y., &amp; Pao-Sheng,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E1208B">
      <w:pPr>
        <w:jc w:val="both"/>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E1208B">
      <w:pPr>
        <w:pStyle w:val="Normal1"/>
        <w:jc w:val="both"/>
        <w:rPr>
          <w:color w:val="000000" w:themeColor="text1"/>
          <w:sz w:val="24"/>
          <w:szCs w:val="24"/>
          <w:lang w:val="es-ES_tradnl"/>
        </w:rPr>
      </w:pPr>
    </w:p>
    <w:p w14:paraId="10DD2AEB" w14:textId="77777777" w:rsidR="00232D4F" w:rsidRPr="00536125" w:rsidRDefault="00232D4F" w:rsidP="00E1208B">
      <w:pPr>
        <w:jc w:val="both"/>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42" w:name="_Toc464123255"/>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42"/>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ara la elaboración del presente trabajo final de grado y el desarrollo de la herramienta propuesta, se optó por la metodología ágil Scrum,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Manifesto Agil (2001), Scrum prioriza las entregas de partes funcionales en periodos cortos que denomina Sprints. </w:t>
      </w:r>
      <w:r w:rsidR="0092328F" w:rsidRPr="00536125">
        <w:rPr>
          <w:rFonts w:ascii="Arial" w:hAnsi="Arial" w:cs="Arial"/>
          <w:color w:val="000000"/>
          <w:lang w:val="es-ES_tradnl"/>
        </w:rPr>
        <w:t>Algunos beneficios de esta técnica son que se cuenta rápidamente con entregables funcionales, se mantienen alineados los objetivos del proyecto con los objetivos del equipo de trabajo, disminución del costo de corrección de errores, entre otros (IBM Developer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43" w:name="_Toc464123256"/>
      <w:r w:rsidRPr="00536125">
        <w:rPr>
          <w:rFonts w:eastAsia="Times New Roman"/>
          <w:b/>
          <w:bCs/>
          <w:color w:val="000000" w:themeColor="text1"/>
          <w:lang w:val="es-ES_tradnl"/>
        </w:rPr>
        <w:t>Herramientas</w:t>
      </w:r>
      <w:bookmarkEnd w:id="43"/>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on Rails: Framework de desarrollo web gratuito, basado en el patrón MVC, de código abierto bajo la licencia MIT, gratuito, con más de 3000 contribuyentes que aportan mejoras al framework en su repositorio publico (Github,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ostgreSql: Motor de base de datos SQL relacionales transaccionales, de código abierto, multiplataforma y gratuito. Mundialmente utilizado, con más de 25 años de desarrollo, incluye manejo de concurrencia, soporte nativo para replicación de base de datos (PostgreSQL,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ocker: Aplicación gratuita multiplataforma de código abierto para automatización de despliegues. Orientado a los microservicios y basado en la virtualización y el aislamiento de servicios (Docker,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Git: Gestor de control de versiones distribuido gratuito y de código abierto, a diferencia de otros gestores de versiones, provee una capa intermedia conocida como “Staging Area” (git add) que permite la revisión del código antes de comprometerlo (git commit) (Gi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Gitlab: Repositorio gratuito de código fuente (Gitlab,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igital Ocean: Proveedor de uso pago de servidores en la nube (DigitalOcean,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Cohn (2014), fundador de Mountain Goat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Goat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44" w:name="_Toc464123257"/>
      <w:r w:rsidRPr="00536125">
        <w:rPr>
          <w:rFonts w:eastAsia="Times New Roman"/>
          <w:b/>
          <w:bCs/>
          <w:color w:val="000000" w:themeColor="text1"/>
          <w:lang w:val="es-ES_tradnl"/>
        </w:rPr>
        <w:t>Planeamiento de Sprints</w:t>
      </w:r>
      <w:bookmarkEnd w:id="44"/>
    </w:p>
    <w:p w14:paraId="5FB02616" w14:textId="77777777" w:rsidR="0092328F" w:rsidRPr="00536125" w:rsidRDefault="0092328F" w:rsidP="0092328F">
      <w:pPr>
        <w:pStyle w:val="Heading3"/>
        <w:jc w:val="both"/>
        <w:rPr>
          <w:rFonts w:eastAsia="Times New Roman"/>
          <w:lang w:val="es-ES_tradnl"/>
        </w:rPr>
      </w:pPr>
      <w:bookmarkStart w:id="45" w:name="_Toc464123258"/>
      <w:r w:rsidRPr="00536125">
        <w:rPr>
          <w:rFonts w:eastAsia="Times New Roman"/>
          <w:b/>
          <w:bCs/>
          <w:lang w:val="es-ES_tradnl"/>
        </w:rPr>
        <w:t>Sprint #1</w:t>
      </w:r>
      <w:bookmarkEnd w:id="45"/>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46" w:name="_Toc464123259"/>
      <w:r w:rsidRPr="00536125">
        <w:rPr>
          <w:rFonts w:eastAsia="Times New Roman"/>
          <w:b/>
          <w:bCs/>
          <w:lang w:val="es-ES_tradnl"/>
        </w:rPr>
        <w:t>Sprint #2</w:t>
      </w:r>
      <w:bookmarkEnd w:id="46"/>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47" w:name="_Toc464123260"/>
      <w:r w:rsidRPr="00536125">
        <w:rPr>
          <w:rFonts w:eastAsia="Times New Roman"/>
          <w:b/>
          <w:bCs/>
          <w:lang w:val="es-ES_tradnl"/>
        </w:rPr>
        <w:t>Sprint #3</w:t>
      </w:r>
      <w:bookmarkEnd w:id="47"/>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48" w:name="_Toc464123261"/>
      <w:r w:rsidRPr="00536125">
        <w:rPr>
          <w:rFonts w:eastAsia="Times New Roman"/>
          <w:b/>
          <w:bCs/>
          <w:lang w:val="es-ES_tradnl"/>
        </w:rPr>
        <w:t>Sprint #</w:t>
      </w:r>
      <w:r w:rsidR="000C796C" w:rsidRPr="00536125">
        <w:rPr>
          <w:rFonts w:eastAsia="Times New Roman"/>
          <w:b/>
          <w:bCs/>
          <w:lang w:val="es-ES_tradnl"/>
        </w:rPr>
        <w:t>4</w:t>
      </w:r>
      <w:bookmarkEnd w:id="48"/>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49" w:name="_Toc464123262"/>
      <w:r w:rsidRPr="00536125">
        <w:rPr>
          <w:rFonts w:eastAsia="Times New Roman"/>
          <w:b/>
          <w:bCs/>
          <w:lang w:val="es-ES_tradnl"/>
        </w:rPr>
        <w:t>Sprint #5</w:t>
      </w:r>
      <w:bookmarkEnd w:id="49"/>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50" w:name="_Toc464123263"/>
      <w:r w:rsidRPr="00536125">
        <w:rPr>
          <w:rFonts w:eastAsia="Times New Roman"/>
          <w:b/>
          <w:bCs/>
          <w:lang w:val="es-ES_tradnl"/>
        </w:rPr>
        <w:t>Sprint #6</w:t>
      </w:r>
      <w:bookmarkEnd w:id="50"/>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51" w:name="_Toc464123264"/>
      <w:r w:rsidRPr="00536125">
        <w:rPr>
          <w:rFonts w:eastAsia="Times New Roman"/>
          <w:b/>
          <w:bCs/>
          <w:lang w:val="es-ES_tradnl"/>
        </w:rPr>
        <w:t>Sprint #</w:t>
      </w:r>
      <w:r w:rsidR="008C43EA" w:rsidRPr="00536125">
        <w:rPr>
          <w:rFonts w:eastAsia="Times New Roman"/>
          <w:b/>
          <w:bCs/>
          <w:lang w:val="es-ES_tradnl"/>
        </w:rPr>
        <w:t>7</w:t>
      </w:r>
      <w:bookmarkEnd w:id="51"/>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52" w:name="_Toc464123265"/>
      <w:r w:rsidRPr="00536125">
        <w:rPr>
          <w:rFonts w:eastAsia="Times New Roman"/>
          <w:b/>
          <w:bCs/>
          <w:lang w:val="es-ES_tradnl"/>
        </w:rPr>
        <w:t>Sprint #</w:t>
      </w:r>
      <w:r w:rsidR="008C43EA" w:rsidRPr="00536125">
        <w:rPr>
          <w:rFonts w:eastAsia="Times New Roman"/>
          <w:b/>
          <w:bCs/>
          <w:lang w:val="es-ES_tradnl"/>
        </w:rPr>
        <w:t>8</w:t>
      </w:r>
      <w:bookmarkEnd w:id="52"/>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53" w:name="_Toc464123266"/>
      <w:r w:rsidRPr="00536125">
        <w:rPr>
          <w:rFonts w:eastAsia="Times New Roman"/>
          <w:b/>
          <w:bCs/>
          <w:lang w:val="es-ES_tradnl"/>
        </w:rPr>
        <w:t>Sprint #9</w:t>
      </w:r>
      <w:bookmarkEnd w:id="53"/>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frontend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54" w:name="_Toc464123267"/>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54"/>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55"/>
      <w:r>
        <w:rPr>
          <w:rFonts w:ascii="Arial" w:hAnsi="Arial" w:cs="Arial"/>
          <w:color w:val="000000"/>
          <w:lang w:val="es-ES_tradnl"/>
        </w:rPr>
        <w:t xml:space="preserve">Adición </w:t>
      </w:r>
      <w:commentRangeEnd w:id="55"/>
      <w:r>
        <w:rPr>
          <w:rStyle w:val="CommentReference"/>
          <w:rFonts w:ascii="Arial" w:hAnsi="Arial" w:cs="Arial"/>
          <w:color w:val="000000"/>
          <w:lang w:val="es-ES_tradnl" w:eastAsia="es-ES"/>
        </w:rPr>
        <w:commentReference w:id="55"/>
      </w:r>
      <w:r>
        <w:rPr>
          <w:rFonts w:ascii="Arial" w:hAnsi="Arial" w:cs="Arial"/>
          <w:color w:val="000000"/>
          <w:lang w:val="es-ES_tradnl"/>
        </w:rPr>
        <w:t xml:space="preserve">de turbolinks.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Default="0092328F" w:rsidP="0092328F">
      <w:pPr>
        <w:pStyle w:val="Heading3"/>
        <w:jc w:val="both"/>
        <w:rPr>
          <w:rFonts w:eastAsia="Times New Roman"/>
          <w:b/>
          <w:bCs/>
          <w:lang w:val="es-ES_tradnl"/>
        </w:rPr>
      </w:pPr>
      <w:bookmarkStart w:id="56" w:name="_Toc464123268"/>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56"/>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57" w:name="_Toc464123269"/>
      <w:r w:rsidRPr="00536125">
        <w:rPr>
          <w:rFonts w:eastAsia="Times New Roman"/>
          <w:b/>
          <w:bCs/>
          <w:lang w:val="es-ES_tradnl"/>
        </w:rPr>
        <w:lastRenderedPageBreak/>
        <w:t>Sprint #1</w:t>
      </w:r>
      <w:r w:rsidR="00844917">
        <w:rPr>
          <w:rFonts w:eastAsia="Times New Roman"/>
          <w:b/>
          <w:bCs/>
          <w:lang w:val="es-ES_tradnl"/>
        </w:rPr>
        <w:t>2</w:t>
      </w:r>
      <w:bookmarkEnd w:id="57"/>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009C3A6F" w14:textId="07271424"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5BE809B1" w14:textId="77777777" w:rsidR="004D3E8A" w:rsidRPr="00536125" w:rsidRDefault="004D3E8A" w:rsidP="0092328F">
      <w:pPr>
        <w:pStyle w:val="NormalWeb"/>
        <w:spacing w:before="0" w:beforeAutospacing="0" w:after="0" w:afterAutospacing="0"/>
        <w:jc w:val="both"/>
        <w:rPr>
          <w:lang w:val="es-ES_tradnl"/>
        </w:rPr>
      </w:pPr>
    </w:p>
    <w:p w14:paraId="131DA3BC" w14:textId="3C880813" w:rsidR="0092328F" w:rsidRDefault="0092328F" w:rsidP="0092328F">
      <w:pPr>
        <w:pStyle w:val="Heading3"/>
        <w:jc w:val="both"/>
        <w:rPr>
          <w:rFonts w:eastAsia="Times New Roman"/>
          <w:b/>
          <w:bCs/>
          <w:lang w:val="es-ES_tradnl"/>
        </w:rPr>
      </w:pPr>
      <w:bookmarkStart w:id="58" w:name="_Toc464123270"/>
      <w:r w:rsidRPr="00536125">
        <w:rPr>
          <w:rFonts w:eastAsia="Times New Roman"/>
          <w:b/>
          <w:bCs/>
          <w:lang w:val="es-ES_tradnl"/>
        </w:rPr>
        <w:t>Sprint #</w:t>
      </w:r>
      <w:r w:rsidR="005408E5" w:rsidRPr="00536125">
        <w:rPr>
          <w:rFonts w:eastAsia="Times New Roman"/>
          <w:b/>
          <w:bCs/>
          <w:lang w:val="es-ES_tradnl"/>
        </w:rPr>
        <w:t>1</w:t>
      </w:r>
      <w:r w:rsidR="002D1361">
        <w:rPr>
          <w:rFonts w:eastAsia="Times New Roman"/>
          <w:b/>
          <w:bCs/>
          <w:lang w:val="es-ES_tradnl"/>
        </w:rPr>
        <w:t>3</w:t>
      </w:r>
      <w:bookmarkEnd w:id="58"/>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4CB7FA6D"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Mejoras en las configuraciones por defecto (separación de seeds por modelo, funcionalidad de restaurar las configuraciones de fábrica).</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1ACE6669" w14:textId="0C617B30" w:rsidR="0033376C" w:rsidRPr="00536125"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489A73E6" w14:textId="77777777" w:rsidR="0033376C" w:rsidRDefault="0033376C" w:rsidP="0033376C">
      <w:pPr>
        <w:pStyle w:val="Normal1"/>
      </w:pPr>
    </w:p>
    <w:p w14:paraId="685D0A61" w14:textId="77777777" w:rsidR="0033376C" w:rsidRDefault="0033376C" w:rsidP="0033376C">
      <w:pPr>
        <w:pStyle w:val="Normal1"/>
      </w:pPr>
    </w:p>
    <w:p w14:paraId="5464248C" w14:textId="77777777" w:rsidR="0033376C" w:rsidRDefault="0033376C" w:rsidP="0033376C">
      <w:pPr>
        <w:pStyle w:val="Normal1"/>
      </w:pPr>
    </w:p>
    <w:p w14:paraId="20DAEB9F" w14:textId="77777777" w:rsidR="0033376C" w:rsidRDefault="0033376C"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algún dia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59" w:name="_Toc464123271"/>
      <w:r w:rsidRPr="00536125">
        <w:rPr>
          <w:rFonts w:eastAsia="Times New Roman"/>
          <w:b/>
          <w:bCs/>
          <w:lang w:val="es-ES_tradnl"/>
        </w:rPr>
        <w:lastRenderedPageBreak/>
        <w:t>Datos iniciales</w:t>
      </w:r>
      <w:bookmarkEnd w:id="59"/>
    </w:p>
    <w:p w14:paraId="7F3BF696" w14:textId="77777777" w:rsidR="00AE061E" w:rsidRPr="00536125" w:rsidRDefault="00AE061E" w:rsidP="00AE061E">
      <w:pPr>
        <w:pStyle w:val="Heading2"/>
        <w:jc w:val="center"/>
        <w:rPr>
          <w:rFonts w:eastAsia="Times New Roman"/>
          <w:lang w:val="es-ES_tradnl"/>
        </w:rPr>
      </w:pPr>
      <w:bookmarkStart w:id="60" w:name="_Toc464123272"/>
      <w:r w:rsidRPr="00536125">
        <w:rPr>
          <w:rFonts w:eastAsia="Times New Roman"/>
          <w:b/>
          <w:bCs/>
          <w:lang w:val="es-ES_tradnl"/>
        </w:rPr>
        <w:t>Roles iniciales</w:t>
      </w:r>
      <w:bookmarkEnd w:id="60"/>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describe al role como "la función asumida por o asignada a una persona en el ámbito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61" w:name="_Toc464123273"/>
      <w:r w:rsidRPr="00536125">
        <w:rPr>
          <w:rFonts w:eastAsia="Times New Roman"/>
          <w:b/>
          <w:bCs/>
          <w:lang w:val="es-ES_tradnl"/>
        </w:rPr>
        <w:t>Director de proyecto:</w:t>
      </w:r>
      <w:bookmarkEnd w:id="61"/>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Institut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2" w:name="_Toc464123274"/>
      <w:r w:rsidRPr="00536125">
        <w:rPr>
          <w:rFonts w:eastAsia="Times New Roman"/>
          <w:b/>
          <w:bCs/>
          <w:lang w:val="es-ES_tradnl"/>
        </w:rPr>
        <w:lastRenderedPageBreak/>
        <w:t>Interesado</w:t>
      </w:r>
      <w:bookmarkEnd w:id="62"/>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organización que puede afectar, verse afectado, o percibirse así mismo como afectado por una decisión, actividad o resultado de un proyecto. Los interesados pueden participar activamente en el proyecto o tener intereses a los que puede afectar positiva o negativamente la ejecución o la terminación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este grupo están incluidos los inversionistas (stakeholders)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63" w:name="_Toc464123275"/>
      <w:r w:rsidRPr="00536125">
        <w:rPr>
          <w:rFonts w:eastAsia="Times New Roman"/>
          <w:b/>
          <w:bCs/>
          <w:lang w:val="es-ES_tradnl"/>
        </w:rPr>
        <w:t>Gestor de recursos humanos (RRHH)</w:t>
      </w:r>
      <w:bookmarkEnd w:id="63"/>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4" w:name="_Toc464123276"/>
      <w:r w:rsidRPr="00536125">
        <w:rPr>
          <w:rFonts w:eastAsia="Times New Roman"/>
          <w:b/>
          <w:bCs/>
          <w:lang w:val="es-ES_tradnl"/>
        </w:rPr>
        <w:t>Supervisor</w:t>
      </w:r>
      <w:bookmarkEnd w:id="64"/>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función del supervisor está directamente ligada a la gestión de la calidad del proyecto. El concepto de PMBOK de calidad no solo se limita al entregable del proyecto, sino a toda la gestión del proyecto, y además está relacionado a los estándares de calidad de la Organización Internacional de Normalización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La satisfacción del cliente: Enfocar el proceso para cumplir las expectativas del cliente, basandos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según la definición de Shewhart,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Dirección: Para cumplir el objetivo del proyecto con exito se requiere de la participacion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5" w:name="_Toc464123277"/>
      <w:r w:rsidRPr="00536125">
        <w:rPr>
          <w:rFonts w:eastAsia="Times New Roman"/>
          <w:b/>
          <w:bCs/>
          <w:lang w:val="es-ES_tradnl"/>
        </w:rPr>
        <w:t>Realizador</w:t>
      </w:r>
      <w:bookmarkEnd w:id="65"/>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bookmarkStart w:id="66" w:name="_Toc464123278"/>
      <w:r>
        <w:rPr>
          <w:rFonts w:eastAsia="Times New Roman"/>
          <w:b/>
          <w:bCs/>
          <w:lang w:val="es-ES_tradnl"/>
        </w:rPr>
        <w:t>Administrador</w:t>
      </w:r>
      <w:bookmarkEnd w:id="66"/>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Pr="00536125" w:rsidRDefault="00C665D1" w:rsidP="00AE061E">
      <w:pPr>
        <w:pStyle w:val="NormalWeb"/>
        <w:spacing w:before="0" w:beforeAutospacing="0" w:after="0" w:afterAutospacing="0"/>
        <w:jc w:val="both"/>
        <w:rPr>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640888AB" w14:textId="77777777" w:rsidR="00AE061E" w:rsidRPr="00536125" w:rsidRDefault="00AE061E" w:rsidP="00AE061E">
      <w:pPr>
        <w:pStyle w:val="Heading2"/>
        <w:jc w:val="center"/>
        <w:rPr>
          <w:rFonts w:eastAsia="Times New Roman"/>
          <w:lang w:val="es-ES_tradnl"/>
        </w:rPr>
      </w:pPr>
      <w:bookmarkStart w:id="67" w:name="_Toc464123279"/>
      <w:r w:rsidRPr="00536125">
        <w:rPr>
          <w:rFonts w:eastAsia="Times New Roman"/>
          <w:b/>
          <w:bCs/>
          <w:lang w:val="es-ES_tradnl"/>
        </w:rPr>
        <w:t>Organización de la estructura de desglose del trabajo (EDT) inicial</w:t>
      </w:r>
      <w:bookmarkEnd w:id="67"/>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pequeños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jerárquico"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68" w:name="_Toc464123280"/>
      <w:r w:rsidRPr="00536125">
        <w:rPr>
          <w:rFonts w:eastAsia="Times New Roman"/>
          <w:b/>
          <w:bCs/>
          <w:lang w:val="es-ES_tradnl"/>
        </w:rPr>
        <w:t>Hitos</w:t>
      </w:r>
      <w:bookmarkEnd w:id="68"/>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éstos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w:t>
      </w:r>
      <w:r w:rsidRPr="00536125">
        <w:rPr>
          <w:rFonts w:ascii="Arial" w:hAnsi="Arial" w:cs="Arial"/>
          <w:color w:val="000000"/>
          <w:lang w:val="es-ES_tradnl"/>
        </w:rPr>
        <w:lastRenderedPageBreak/>
        <w:t xml:space="preserve">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69" w:name="_Toc464123281"/>
      <w:r w:rsidRPr="00536125">
        <w:rPr>
          <w:rFonts w:eastAsia="Times New Roman"/>
          <w:b/>
          <w:bCs/>
          <w:lang w:val="es-ES_tradnl"/>
        </w:rPr>
        <w:t>Tareas</w:t>
      </w:r>
      <w:bookmarkEnd w:id="69"/>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70" w:name="_Toc464123282"/>
      <w:r w:rsidRPr="00536125">
        <w:rPr>
          <w:rFonts w:eastAsia="Times New Roman"/>
          <w:b/>
          <w:bCs/>
          <w:lang w:val="es-ES_tradnl"/>
        </w:rPr>
        <w:t>Estados iniciales</w:t>
      </w:r>
      <w:bookmarkEnd w:id="70"/>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71" w:name="_Toc464123283"/>
      <w:r w:rsidRPr="00536125">
        <w:rPr>
          <w:rFonts w:eastAsia="Times New Roman"/>
          <w:b/>
          <w:bCs/>
          <w:lang w:val="es-ES_tradnl"/>
        </w:rPr>
        <w:t>Nueva</w:t>
      </w:r>
      <w:bookmarkEnd w:id="71"/>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72" w:name="_Toc464123284"/>
      <w:r w:rsidRPr="00536125">
        <w:rPr>
          <w:rFonts w:eastAsia="Times New Roman"/>
          <w:b/>
          <w:bCs/>
          <w:lang w:val="es-ES_tradnl"/>
        </w:rPr>
        <w:t>En progreso</w:t>
      </w:r>
      <w:bookmarkEnd w:id="72"/>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73" w:name="_Toc464123285"/>
      <w:r w:rsidRPr="00536125">
        <w:rPr>
          <w:rFonts w:eastAsia="Times New Roman"/>
          <w:b/>
          <w:bCs/>
          <w:lang w:val="es-ES_tradnl"/>
        </w:rPr>
        <w:t>En evaluación</w:t>
      </w:r>
      <w:bookmarkEnd w:id="73"/>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74" w:name="_Toc464123286"/>
      <w:r w:rsidRPr="00536125">
        <w:rPr>
          <w:rFonts w:eastAsia="Times New Roman"/>
          <w:b/>
          <w:bCs/>
          <w:lang w:val="es-ES_tradnl"/>
        </w:rPr>
        <w:t>Cerrada</w:t>
      </w:r>
      <w:bookmarkEnd w:id="74"/>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75" w:name="_Toc464123287"/>
      <w:r w:rsidRPr="00536125">
        <w:rPr>
          <w:rFonts w:eastAsia="Times New Roman"/>
          <w:b/>
          <w:bCs/>
          <w:lang w:val="es-ES_tradnl"/>
        </w:rPr>
        <w:t>Rechazada</w:t>
      </w:r>
      <w:bookmarkEnd w:id="75"/>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76" w:name="_Toc464123288"/>
      <w:r w:rsidRPr="00536125">
        <w:rPr>
          <w:rFonts w:eastAsia="Times New Roman"/>
          <w:b/>
          <w:bCs/>
          <w:lang w:val="es-ES_tradnl"/>
        </w:rPr>
        <w:t>Prioridades iniciales</w:t>
      </w:r>
      <w:bookmarkEnd w:id="76"/>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RAE (2014) define el término prioridad como la "anterioridad de algo respecto de otra cosa, en tiempo o en orden". Este concepto se aplica en la identificación y </w:t>
      </w:r>
      <w:r w:rsidRPr="00536125">
        <w:rPr>
          <w:rFonts w:ascii="Arial" w:hAnsi="Arial" w:cs="Arial"/>
          <w:color w:val="000000"/>
          <w:lang w:val="es-ES_tradnl"/>
        </w:rPr>
        <w:lastRenderedPageBreak/>
        <w:t>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77" w:name="_Toc464123289"/>
      <w:r w:rsidRPr="00536125">
        <w:rPr>
          <w:rFonts w:eastAsia="Times New Roman"/>
          <w:b/>
          <w:bCs/>
          <w:lang w:val="es-ES_tradnl"/>
        </w:rPr>
        <w:t>Tipo de actividades iniciales</w:t>
      </w:r>
      <w:bookmarkEnd w:id="77"/>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varian.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rganización y preparación.</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jecución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78" w:name="_Toc464123290"/>
      <w:r w:rsidRPr="00536125">
        <w:rPr>
          <w:rFonts w:eastAsia="Times New Roman"/>
          <w:b/>
          <w:bCs/>
          <w:color w:val="000000" w:themeColor="text1"/>
          <w:lang w:val="es-ES_tradnl"/>
        </w:rPr>
        <w:lastRenderedPageBreak/>
        <w:t>Gestión del Valor Ganado</w:t>
      </w:r>
      <w:bookmarkEnd w:id="78"/>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lo que respecta a la gestión del proyecto, la retroalimentación, es decir, la capacidad de poder obtener respuestas que representen reacciones a las acciones tomadas durante la gestión, es de valiosa utilidad para alcanzar los objetivos del proyecto. El Project Management Institut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EVM provides organizations with the methodology needed to integrate the management of project scope, schedule, and cost. EVM can play a crucial role in answering management questions that are critical to the success of every project, such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ahead of or behind schedule?</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n is the project likely to be completed?</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currently under or over our budge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resources?</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remaining work likely to cos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entire project likely to cos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much will we be under or over budget at the end?</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If the application of EVM to a project reveals that the project is behind schedule or over budget, the project manager can use the EVM methodology to help identify:</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re problems are occurring</w:t>
      </w:r>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ther the problems are critical or not</w:t>
      </w:r>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t will take to get the project back on track.</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n utilizando los recursos del proyecto?</w:t>
      </w:r>
    </w:p>
    <w:p w14:paraId="11191F12"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trabajo faltante para la finalización del proyecto?</w:t>
      </w:r>
    </w:p>
    <w:p w14:paraId="0BC9B74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proyecto en su totalidad?</w:t>
      </w:r>
    </w:p>
    <w:p w14:paraId="5487F78D"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o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la sección de Conceptos Fundamentales se define en que consiste la Gestión del Valor Ganado. En este punto es pertinente volver a la definición de gestión del valor ganado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Earned Valu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describe a la gestión del valor ganado de la siguiente manera:  "Es una técnica de dirección de proyectos que requiere la constitución de una línea base integrada con respecto a la cual se pueda medir el desempeño a lo largo del proyecto" (p. 217). </w:t>
      </w:r>
    </w:p>
    <w:p w14:paraId="0DC3B2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lo cual es más fácil realizar la evaluación del desempeño y del mismo avance del proyecto (Project Management Institute, 2013, p. 217).</w:t>
      </w:r>
    </w:p>
    <w:p w14:paraId="27AA9913" w14:textId="77777777" w:rsidR="00476E85" w:rsidRPr="00536125" w:rsidRDefault="00476E85" w:rsidP="00476E85">
      <w:pPr>
        <w:rPr>
          <w:rFonts w:eastAsia="Times New Roman"/>
          <w:color w:val="000000" w:themeColor="text1"/>
        </w:rPr>
      </w:pPr>
    </w:p>
    <w:p w14:paraId="56BF3BE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 la gestión del valor ganado sirve como herramienta auxiliar para una buena gestión de proyectos para facilitar procesos muy importantes en la gestión de proyectos 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p>
    <w:p w14:paraId="78769246"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 aplicar a cualquier proyecto, independientemente del tipo o naturaleza del mismo, del 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79" w:name="_Toc464123291"/>
      <w:r w:rsidRPr="00536125">
        <w:rPr>
          <w:rFonts w:eastAsia="Times New Roman"/>
          <w:b/>
          <w:bCs/>
          <w:color w:val="000000" w:themeColor="text1"/>
          <w:lang w:val="es-ES_tradnl"/>
        </w:rPr>
        <w:lastRenderedPageBreak/>
        <w:t>Valor Planificado</w:t>
      </w:r>
      <w:bookmarkEnd w:id="79"/>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Valor Planificado también conocido como PV por sus siglas en inglés de Planned Value, es descrito por el Project Management Institut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Institute (2005 - 2013) manifiesta que el Valor Planificado es además la línea base establecida, también conocida como línea base de medición del rendimiento o PMB por sus siglas en inglés Performance Mesurement Baselin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Institut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Buget At Conclusion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80" w:name="_Toc464123292"/>
      <w:r w:rsidRPr="00536125">
        <w:rPr>
          <w:rFonts w:eastAsia="Times New Roman"/>
          <w:b/>
          <w:bCs/>
          <w:color w:val="000000" w:themeColor="text1"/>
          <w:lang w:val="es-ES_tradnl"/>
        </w:rPr>
        <w:t>Valor Ganado</w:t>
      </w:r>
      <w:bookmarkEnd w:id="80"/>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Earned Valu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EV también es conocido como BCWP por sus siglas en inglés de Budgeted Cost of Work Performed,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81" w:name="_Toc464123293"/>
      <w:r w:rsidRPr="00536125">
        <w:rPr>
          <w:rFonts w:eastAsia="Times New Roman"/>
          <w:b/>
          <w:bCs/>
          <w:color w:val="000000" w:themeColor="text1"/>
          <w:lang w:val="es-ES_tradnl"/>
        </w:rPr>
        <w:lastRenderedPageBreak/>
        <w:t>Costo Real</w:t>
      </w:r>
      <w:bookmarkEnd w:id="81"/>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Cost y ACWP de Actual Cost of Work Performed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82" w:name="_Toc464123294"/>
      <w:r w:rsidRPr="00536125">
        <w:rPr>
          <w:rFonts w:eastAsia="Times New Roman"/>
          <w:b/>
          <w:bCs/>
          <w:color w:val="000000" w:themeColor="text1"/>
          <w:lang w:val="es-ES_tradnl"/>
        </w:rPr>
        <w:t>Técnicas de medición del Valor Ganado</w:t>
      </w:r>
      <w:bookmarkEnd w:id="82"/>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Institute (2005) sostiene que estas técnicas usadas en la Gestión del Valor Ganado para alcanzar sus objetivos, son conocidas como técnicas de medición del Valor Ganado, también conocidas como earning and crediting methods,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nivel de tangibilidad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eighted milestone)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83" w:name="_Toc464123295"/>
      <w:r w:rsidRPr="00536125">
        <w:rPr>
          <w:rFonts w:eastAsia="Times New Roman"/>
          <w:b/>
          <w:bCs/>
          <w:color w:val="000000" w:themeColor="text1"/>
          <w:lang w:val="es-ES_tradnl"/>
        </w:rPr>
        <w:t>Fórmula fija</w:t>
      </w:r>
      <w:bookmarkEnd w:id="83"/>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acuerdo con el Project Management Institut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84" w:name="_Toc464123296"/>
      <w:r w:rsidRPr="00536125">
        <w:rPr>
          <w:rFonts w:eastAsia="Times New Roman"/>
          <w:b/>
          <w:bCs/>
          <w:color w:val="000000" w:themeColor="text1"/>
          <w:lang w:val="es-ES_tradnl"/>
        </w:rPr>
        <w:t>Hito ponderado</w:t>
      </w:r>
      <w:bookmarkEnd w:id="84"/>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hitos ponderado, también conocida como Milestone Ponderado o Weighted Milestone,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85" w:name="_Toc464123297"/>
      <w:r w:rsidRPr="00536125">
        <w:rPr>
          <w:rFonts w:eastAsia="Times New Roman"/>
          <w:b/>
          <w:bCs/>
          <w:color w:val="000000" w:themeColor="text1"/>
          <w:lang w:val="es-ES_tradnl"/>
        </w:rPr>
        <w:lastRenderedPageBreak/>
        <w:t>Porcentaje completo</w:t>
      </w:r>
      <w:bookmarkEnd w:id="85"/>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86" w:name="_Toc464123298"/>
      <w:r w:rsidRPr="00536125">
        <w:rPr>
          <w:rFonts w:eastAsia="Times New Roman"/>
          <w:b/>
          <w:bCs/>
          <w:color w:val="000000" w:themeColor="text1"/>
          <w:lang w:val="es-ES_tradnl"/>
        </w:rPr>
        <w:t>Esfuerzo prorrateado</w:t>
      </w:r>
      <w:bookmarkEnd w:id="86"/>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87" w:name="_Toc464123299"/>
      <w:r w:rsidRPr="00536125">
        <w:rPr>
          <w:rFonts w:eastAsia="Times New Roman"/>
          <w:b/>
          <w:bCs/>
          <w:color w:val="000000" w:themeColor="text1"/>
          <w:lang w:val="es-ES_tradnl"/>
        </w:rPr>
        <w:t>Nivel de esfuerzo</w:t>
      </w:r>
      <w:bookmarkEnd w:id="87"/>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Level Of Effor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88" w:name="_Toc464123300"/>
      <w:r w:rsidRPr="00536125">
        <w:rPr>
          <w:rFonts w:eastAsia="Times New Roman"/>
          <w:b/>
          <w:bCs/>
          <w:color w:val="000000" w:themeColor="text1"/>
          <w:lang w:val="es-ES_tradnl"/>
        </w:rPr>
        <w:lastRenderedPageBreak/>
        <w:t>Relación entre los elementos fundamentales del Valor Ganado</w:t>
      </w:r>
      <w:bookmarkEnd w:id="88"/>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89" w:name="_Toc464123301"/>
      <w:r w:rsidRPr="00536125">
        <w:rPr>
          <w:rFonts w:eastAsia="Times New Roman"/>
          <w:b/>
          <w:bCs/>
          <w:color w:val="000000" w:themeColor="text1"/>
          <w:lang w:val="es-ES_tradnl"/>
        </w:rPr>
        <w:t>Variaciones, índices y proyecciones</w:t>
      </w:r>
      <w:bookmarkEnd w:id="89"/>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90" w:name="_Toc464123302"/>
      <w:r w:rsidRPr="00536125">
        <w:rPr>
          <w:rFonts w:eastAsia="Times New Roman"/>
          <w:b/>
          <w:bCs/>
          <w:color w:val="000000" w:themeColor="text1"/>
          <w:lang w:val="es-ES_tradnl"/>
        </w:rPr>
        <w:t>Variaciones</w:t>
      </w:r>
      <w:bookmarkEnd w:id="90"/>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del cronograma, SV por sus siglas en inglés de Schedule Variance,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variación del cronograma en el EVM en última instancia será igual a cero cuando se complete el proyecto, porque ya se habrán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variación del costo, conocida también como CV por sus siglas en inglés de Cost Variance,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señala que "La variación del costo al final del proyecto será la diferencia entre el presupuesto hasta la conclusión (BAC) y la </w:t>
      </w:r>
      <w:r w:rsidRPr="00536125">
        <w:rPr>
          <w:rFonts w:ascii="Arial" w:hAnsi="Arial" w:cs="Arial"/>
          <w:color w:val="000000" w:themeColor="text1"/>
          <w:lang w:val="es-ES_tradnl"/>
        </w:rPr>
        <w:lastRenderedPageBreak/>
        <w:t>cantidad realmente gastada" (p. 218). La CV es particularmente crítica porque indica la relación entre el desempeño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difícil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os valores de SV y CV pueden convertirse en indicadores de eficiencia para reflejar el desempeño del costo y del cronograma de cualquier proyecto, para comparar con otros proyectos o con un portafolio de proyectos. Las variaciones resultan útiles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a la conclusión, también conocida como VAC por sus siglas en inglés de Variance At Conclusion,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Completion,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91" w:name="_Toc464123303"/>
      <w:r w:rsidRPr="00536125">
        <w:rPr>
          <w:rFonts w:eastAsia="Times New Roman"/>
          <w:b/>
          <w:bCs/>
          <w:color w:val="000000" w:themeColor="text1"/>
          <w:lang w:val="es-ES_tradnl"/>
        </w:rPr>
        <w:t>Índices</w:t>
      </w:r>
      <w:bookmarkEnd w:id="91"/>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Index,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ocasiones se utiliza en combinación con el índice de desempeño del costo (CPI) para proyectar las estimaciones finales a la conclusión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Cost Performance Index, es una medida que evalúa y determina que tan eficientemente se están gestionando los costos de los recursos presupuestados. Este índice se expresa por la razón entre el Valor Ganado (EV) y el Costo Real (AC). El PMI (2013) al referirse al CPI manifiesta que "se considera la métrica más crítica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índices son útiles para determinar el estado de un proyecto y proporcionar una base para la estimación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92" w:name="_Toc464123304"/>
      <w:r w:rsidRPr="00536125">
        <w:rPr>
          <w:rFonts w:eastAsia="Times New Roman"/>
          <w:b/>
          <w:bCs/>
          <w:color w:val="000000" w:themeColor="text1"/>
          <w:lang w:val="es-ES_tradnl"/>
        </w:rPr>
        <w:t>Proyecciones</w:t>
      </w:r>
      <w:bookmarkEnd w:id="92"/>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Completion,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más una estimación hasta la conclusión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para utilizar las EACs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El Project Management Institut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rápidamente con un rango de EACs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EACs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método consideran el CPI y el SPI asignándoles diferentes pesos (p.ej., 80/20, 50/50 o alguna otra proporción),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93" w:name="_Toc464123305"/>
      <w:r w:rsidRPr="00536125">
        <w:rPr>
          <w:rFonts w:eastAsia="Times New Roman"/>
          <w:b/>
          <w:bCs/>
          <w:color w:val="000000" w:themeColor="text1"/>
          <w:lang w:val="es-ES_tradnl"/>
        </w:rPr>
        <w:t>Índice de desempeño del trabajo por completar</w:t>
      </w:r>
      <w:bookmarkEnd w:id="93"/>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Index,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917A845" w14:textId="77777777" w:rsidR="00822035" w:rsidRPr="00536125" w:rsidRDefault="00822035">
      <w:pPr>
        <w:rPr>
          <w:b/>
          <w:bCs/>
          <w:color w:val="000000" w:themeColor="text1"/>
          <w:sz w:val="24"/>
          <w:szCs w:val="24"/>
          <w:lang w:eastAsia="en-US"/>
        </w:rPr>
      </w:pPr>
      <w:r w:rsidRPr="00536125">
        <w:rPr>
          <w:b/>
          <w:bCs/>
          <w:color w:val="000000" w:themeColor="text1"/>
        </w:rPr>
        <w:lastRenderedPageBreak/>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r>
        <w:rPr>
          <w:sz w:val="24"/>
          <w:szCs w:val="24"/>
        </w:rPr>
        <w:t>checklist</w:t>
      </w:r>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94" w:name="_Toc464123306"/>
      <w:r w:rsidRPr="00536125">
        <w:rPr>
          <w:rFonts w:eastAsia="Times New Roman"/>
          <w:b/>
          <w:bCs/>
          <w:lang w:val="es-ES_tradnl"/>
        </w:rPr>
        <w:lastRenderedPageBreak/>
        <w:t>Recopilación de datos para EVM</w:t>
      </w:r>
      <w:bookmarkEnd w:id="94"/>
    </w:p>
    <w:p w14:paraId="64D3D8A3" w14:textId="5AAF17E8" w:rsidR="00982698" w:rsidRPr="00536125" w:rsidRDefault="00982698" w:rsidP="00982698">
      <w:pPr>
        <w:pStyle w:val="Heading2"/>
        <w:jc w:val="center"/>
        <w:rPr>
          <w:rFonts w:eastAsia="Times New Roman"/>
          <w:lang w:val="es-ES_tradnl"/>
        </w:rPr>
      </w:pPr>
      <w:bookmarkStart w:id="95" w:name="_Toc464123307"/>
      <w:r w:rsidRPr="00536125">
        <w:rPr>
          <w:rFonts w:eastAsia="Times New Roman"/>
          <w:b/>
          <w:bCs/>
          <w:lang w:val="es-ES_tradnl"/>
        </w:rPr>
        <w:t>Gestión de tareas</w:t>
      </w:r>
      <w:bookmarkEnd w:id="95"/>
    </w:p>
    <w:p w14:paraId="2C5F4AC5" w14:textId="14B70127"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8164EE" w:rsidRPr="00536125">
        <w:rPr>
          <w:rFonts w:ascii="Arial" w:hAnsi="Arial" w:cs="Arial"/>
          <w:color w:val="000000"/>
          <w:lang w:val="es-ES_tradnl"/>
        </w:rPr>
        <w:t xml:space="preserve">tarea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96"/>
      <w:r w:rsidR="00861D32" w:rsidRPr="00536125">
        <w:rPr>
          <w:rFonts w:ascii="Arial" w:hAnsi="Arial" w:cs="Arial"/>
          <w:color w:val="000000"/>
          <w:lang w:val="es-ES_tradnl"/>
        </w:rPr>
        <w:t xml:space="preserve">eliminar </w:t>
      </w:r>
      <w:commentRangeEnd w:id="96"/>
      <w:r w:rsidR="003654AC">
        <w:rPr>
          <w:rStyle w:val="CommentReference"/>
          <w:rFonts w:ascii="Arial" w:hAnsi="Arial" w:cs="Arial"/>
          <w:color w:val="000000"/>
          <w:lang w:val="es-ES_tradnl" w:eastAsia="es-ES"/>
        </w:rPr>
        <w:commentReference w:id="96"/>
      </w:r>
      <w:r w:rsidR="00861D32" w:rsidRPr="00536125">
        <w:rPr>
          <w:rFonts w:ascii="Arial" w:hAnsi="Arial" w:cs="Arial"/>
          <w:color w:val="000000"/>
          <w:lang w:val="es-ES_tradnl"/>
        </w:rPr>
        <w:t>o modificar tarea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tarea. Estas modificaciones, o más bien actualizaciones del estado de cada tarea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97" w:name="_Toc464123308"/>
      <w:r w:rsidRPr="00536125">
        <w:rPr>
          <w:rStyle w:val="CommentReference"/>
          <w:color w:val="000000"/>
          <w:lang w:val="es-ES_tradnl"/>
        </w:rPr>
        <w:commentReference w:id="98"/>
      </w:r>
      <w:r w:rsidRPr="00536125">
        <w:rPr>
          <w:rFonts w:eastAsia="Times New Roman"/>
          <w:b/>
          <w:bCs/>
          <w:lang w:val="es-ES_tradnl"/>
        </w:rPr>
        <w:t>Valor Planificado:</w:t>
      </w:r>
      <w:bookmarkEnd w:id="97"/>
      <w:r w:rsidRPr="00536125">
        <w:rPr>
          <w:rFonts w:eastAsia="Times New Roman"/>
          <w:b/>
          <w:bCs/>
          <w:lang w:val="es-ES_tradnl"/>
        </w:rPr>
        <w:t xml:space="preserve"> </w:t>
      </w:r>
    </w:p>
    <w:p w14:paraId="3FB55E0F" w14:textId="6BDBCE5E"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w:t>
      </w:r>
      <w:commentRangeStart w:id="99"/>
      <w:r w:rsidRPr="00536125">
        <w:rPr>
          <w:rFonts w:ascii="Arial" w:hAnsi="Arial" w:cs="Arial"/>
          <w:color w:val="000000"/>
          <w:lang w:val="es-ES_tradnl"/>
        </w:rPr>
        <w:t>la herramienta</w:t>
      </w:r>
      <w:commentRangeEnd w:id="99"/>
      <w:r w:rsidRPr="00536125">
        <w:rPr>
          <w:rStyle w:val="CommentReference"/>
          <w:rFonts w:ascii="Arial" w:hAnsi="Arial" w:cs="Arial"/>
          <w:color w:val="000000"/>
          <w:lang w:val="es-ES_tradnl" w:eastAsia="es-ES"/>
        </w:rPr>
        <w:commentReference w:id="99"/>
      </w:r>
      <w:r w:rsidRPr="00536125">
        <w:rPr>
          <w:rFonts w:ascii="Arial" w:hAnsi="Arial" w:cs="Arial"/>
          <w:color w:val="000000"/>
          <w:lang w:val="es-ES_tradnl"/>
        </w:rPr>
        <w:t xml:space="preserve"> </w:t>
      </w:r>
      <w:r w:rsidR="003250AF" w:rsidRPr="00536125">
        <w:rPr>
          <w:rFonts w:ascii="Arial" w:hAnsi="Arial" w:cs="Arial"/>
          <w:color w:val="000000"/>
          <w:lang w:val="es-ES_tradnl"/>
        </w:rPr>
        <w:t xml:space="preserve">dispone de dos elementos que se relacionan directamente con la EDT: </w:t>
      </w:r>
      <w:r w:rsidR="00EA0F52" w:rsidRPr="00536125">
        <w:rPr>
          <w:rFonts w:ascii="Arial" w:hAnsi="Arial" w:cs="Arial"/>
          <w:color w:val="000000"/>
          <w:lang w:val="es-ES_tradnl"/>
        </w:rPr>
        <w:t xml:space="preserve">las tarea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5D5AE83C"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tarea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w:t>
      </w:r>
      <w:commentRangeStart w:id="100"/>
      <w:r w:rsidR="007F73EA" w:rsidRPr="00536125">
        <w:rPr>
          <w:rFonts w:ascii="Arial" w:hAnsi="Arial" w:cs="Arial"/>
          <w:color w:val="000000"/>
          <w:lang w:val="es-ES_tradnl"/>
        </w:rPr>
        <w:t xml:space="preserve">concebir </w:t>
      </w:r>
      <w:commentRangeEnd w:id="100"/>
      <w:r w:rsidR="005234BB">
        <w:rPr>
          <w:rStyle w:val="CommentReference"/>
          <w:rFonts w:ascii="Arial" w:hAnsi="Arial" w:cs="Arial"/>
          <w:color w:val="000000"/>
          <w:lang w:val="es-ES_tradnl" w:eastAsia="es-ES"/>
        </w:rPr>
        <w:commentReference w:id="100"/>
      </w:r>
      <w:r w:rsidR="007F73EA" w:rsidRPr="00536125">
        <w:rPr>
          <w:rFonts w:ascii="Arial" w:hAnsi="Arial" w:cs="Arial"/>
          <w:color w:val="000000"/>
          <w:lang w:val="es-ES_tradnl"/>
        </w:rPr>
        <w:t xml:space="preserve">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101" w:name="_Toc464123309"/>
      <w:r w:rsidRPr="00536125">
        <w:rPr>
          <w:rFonts w:eastAsia="Times New Roman"/>
          <w:b/>
          <w:bCs/>
          <w:lang w:val="es-ES_tradnl"/>
        </w:rPr>
        <w:t>Registros y Costo Real:</w:t>
      </w:r>
      <w:bookmarkEnd w:id="101"/>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102" w:name="_Toc464123310"/>
      <w:r w:rsidRPr="00536125">
        <w:rPr>
          <w:rFonts w:eastAsia="Times New Roman"/>
          <w:b/>
          <w:bCs/>
          <w:lang w:val="es-ES_tradnl"/>
        </w:rPr>
        <w:t>Valor Ganado:</w:t>
      </w:r>
      <w:bookmarkEnd w:id="102"/>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Lista de comprobación o c</w:t>
      </w:r>
      <w:r w:rsidR="00864A1B">
        <w:rPr>
          <w:lang w:val="es-ES_tradnl"/>
        </w:rPr>
        <w:t>hecklist</w:t>
      </w:r>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 xml:space="preserve">que se listan y luego a medida que las mismas sean completadas se pueden ir marcando (check).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103" w:name="_Toc464123311"/>
      <w:r>
        <w:rPr>
          <w:rFonts w:eastAsia="Times New Roman"/>
          <w:b/>
          <w:bCs/>
          <w:lang w:val="es-ES_tradnl"/>
        </w:rPr>
        <w:t>P</w:t>
      </w:r>
      <w:r w:rsidR="007746CD" w:rsidRPr="00536125">
        <w:rPr>
          <w:rFonts w:eastAsia="Times New Roman"/>
          <w:b/>
          <w:bCs/>
          <w:lang w:val="es-ES_tradnl"/>
        </w:rPr>
        <w:t>rocesamiento y almacenamiento:</w:t>
      </w:r>
      <w:bookmarkEnd w:id="103"/>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r w:rsidR="0061465A" w:rsidRPr="0061465A">
        <w:rPr>
          <w:i/>
          <w:lang w:val="es-ES_tradnl"/>
        </w:rPr>
        <w:t>snapshots</w:t>
      </w:r>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snapshots.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104"/>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Se puede hacer Hito Ponderado con Hitos, Tareas padres e hijas, o incluso con tareas y checklis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104"/>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104"/>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i/>
          <w:color w:val="000000" w:themeColor="text1"/>
          <w:lang w:val="es-ES_tradnl"/>
        </w:rPr>
        <w:t>Learn More About Who PMI is and What W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Institut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Anaisa; Chaviano Gómez, Yigsy;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Project Management Institute</w:t>
      </w:r>
      <w:r w:rsidR="00675BDA" w:rsidRPr="00A27E17">
        <w:rPr>
          <w:rFonts w:eastAsia="Times New Roman"/>
          <w:color w:val="000000" w:themeColor="text1"/>
          <w:lang w:val="es-ES_tradnl"/>
        </w:rPr>
        <w:t xml:space="preserve">. (2005) </w:t>
      </w:r>
      <w:r w:rsidR="00675BDA" w:rsidRPr="00A27E17">
        <w:rPr>
          <w:rFonts w:eastAsia="Times New Roman"/>
          <w:i/>
          <w:color w:val="000000" w:themeColor="text1"/>
          <w:lang w:val="es-ES_tradnl"/>
        </w:rPr>
        <w:t>Practice Standard for Earned Value Management</w:t>
      </w:r>
      <w:r w:rsidR="00675BDA" w:rsidRPr="00A27E17">
        <w:rPr>
          <w:rFonts w:eastAsia="Times New Roman"/>
          <w:color w:val="000000" w:themeColor="text1"/>
          <w:lang w:val="es-ES_tradnl"/>
        </w:rPr>
        <w:t xml:space="preserve">. </w:t>
      </w:r>
      <w:r w:rsidRPr="00A27E17">
        <w:rPr>
          <w:color w:val="000000" w:themeColor="text1"/>
          <w:lang w:val="es-ES_tradnl"/>
        </w:rPr>
        <w:t>Newtown Square, Pa</w:t>
      </w:r>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Beedle, M., van Bennekum A., Cockburn A; Cunningham W., Fowler M., …, Thomas D. (2001). </w:t>
      </w:r>
      <w:r w:rsidRPr="00A27E17">
        <w:rPr>
          <w:rFonts w:eastAsia="Times New Roman"/>
          <w:i/>
          <w:color w:val="000000" w:themeColor="text1"/>
          <w:lang w:val="es-ES_tradnl"/>
        </w:rPr>
        <w:t>Manifesto for Agile Software Developmen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5D4BB3"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Eckel, B. (2003). Cap. 1 Introduction to Objetcs, en Thinking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Nai-Chieh, W., Chiao-Ping, B., Shun-Yuan, Y., &amp; Pao-Sheng, W. (2016). EARNED VALUE MANAGEMENT VIEWS ON IMPROVING PERFORMANCE OF ENGINEERING PROJECT MANAGEMENT. </w:t>
      </w:r>
      <w:r w:rsidRPr="00A27E17">
        <w:rPr>
          <w:i/>
          <w:color w:val="000000" w:themeColor="text1"/>
        </w:rPr>
        <w:t>International Journal Of Organizational Innovation</w:t>
      </w:r>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Icescrum. (2016). Icescrum.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Freedcamp. (2016). Freedcamp.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Barrish, J. </w:t>
      </w:r>
      <w:r w:rsidRPr="00A27E17">
        <w:rPr>
          <w:i/>
          <w:color w:val="000000" w:themeColor="text1"/>
        </w:rPr>
        <w:t>The top 20 most popular Project Management Software</w:t>
      </w:r>
      <w:r w:rsidRPr="00A27E17">
        <w:rPr>
          <w:color w:val="000000" w:themeColor="text1"/>
        </w:rPr>
        <w:t xml:space="preserve">. (24 de Junio 2015). Capterra.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Teamwork. (2016). Obtenido en 26 de Marzod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Wrik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Trello.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Atlassian.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Support. (2016). </w:t>
      </w:r>
      <w:r w:rsidRPr="00A27E17">
        <w:rPr>
          <w:i/>
          <w:color w:val="000000" w:themeColor="text1"/>
        </w:rPr>
        <w:t>Earned value analysis, for the rest of us</w:t>
      </w:r>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r w:rsidRPr="00A27E17">
        <w:rPr>
          <w:i/>
          <w:color w:val="000000" w:themeColor="text1"/>
        </w:rPr>
        <w:t>The World’s Biggest Public Companies</w:t>
      </w:r>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Application Architecture Guide. </w:t>
      </w:r>
      <w:r w:rsidRPr="00A27E17">
        <w:rPr>
          <w:i/>
          <w:color w:val="000000" w:themeColor="text1"/>
        </w:rPr>
        <w:t>Designing Web Applications</w:t>
      </w:r>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Ruby on Rails.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shd w:val="clear" w:color="auto" w:fill="FFFFFF"/>
          <w:lang w:val="es-ES_tradnl"/>
        </w:rPr>
        <w:t xml:space="preserve">Tataje, M. (2010, 22 November). Metodología Ágil: Scrum. [Weblog].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shd w:val="clear" w:color="auto" w:fill="FFFFFF"/>
          <w:lang w:val="es-ES_tradnl"/>
        </w:rPr>
        <w:t xml:space="preserve">PostgreSQL. (2016). </w:t>
      </w:r>
      <w:r w:rsidRPr="00A27E17">
        <w:rPr>
          <w:rFonts w:ascii="Arial" w:hAnsi="Arial" w:cs="Arial"/>
          <w:i/>
          <w:iCs/>
          <w:color w:val="000000" w:themeColor="text1"/>
          <w:sz w:val="22"/>
          <w:szCs w:val="22"/>
          <w:shd w:val="clear" w:color="auto" w:fill="FFFFFF"/>
          <w:lang w:val="es-ES_tradnl"/>
        </w:rPr>
        <w:t xml:space="preserve">About.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Docker. (2016). </w:t>
      </w:r>
      <w:r w:rsidRPr="00A27E17">
        <w:rPr>
          <w:rFonts w:ascii="Arial" w:hAnsi="Arial" w:cs="Arial"/>
          <w:i/>
          <w:iCs/>
          <w:color w:val="000000" w:themeColor="text1"/>
          <w:sz w:val="22"/>
          <w:szCs w:val="22"/>
          <w:lang w:val="es-ES_tradnl"/>
        </w:rPr>
        <w:t xml:space="preserve">What is Docker.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Git. (2016). </w:t>
      </w:r>
      <w:r w:rsidRPr="00A27E17">
        <w:rPr>
          <w:rFonts w:ascii="Arial" w:hAnsi="Arial" w:cs="Arial"/>
          <w:i/>
          <w:iCs/>
          <w:color w:val="000000" w:themeColor="text1"/>
          <w:sz w:val="22"/>
          <w:szCs w:val="22"/>
          <w:lang w:val="es-ES_tradnl"/>
        </w:rPr>
        <w:t xml:space="preserve">About.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Gitlab.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DigitalOcean.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r w:rsidRPr="00A27E17">
        <w:rPr>
          <w:rFonts w:eastAsia="Times New Roman"/>
          <w:color w:val="000000" w:themeColor="text1"/>
          <w:shd w:val="clear" w:color="auto" w:fill="FFFFFF"/>
        </w:rPr>
        <w:t xml:space="preserve">Cohn, M. (2014, 9 de septiembre). The Main Benefit of Story Points. [Weblog].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77777777"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How Earned Value Got to Prime Time: A Short Look Back and Glance Ahead. PMI College of Performance Management (www.pmi-cpm.org). Retrieved 27 September 2016, from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r w:rsidRPr="00A27E17">
        <w:rPr>
          <w:rFonts w:eastAsia="Times New Roman"/>
          <w:color w:val="000000" w:themeColor="text1"/>
        </w:rPr>
        <w:t>Cândido, L., Mählmann Heineck, L., &amp; Barros Neto, J. (2014). CRITICAL ANALYSIS ON EARNED VALUE MANAGEMENT (EVM) TECHNIQUE IN BUILDING CONSTRUCTION (1st ed.). Oslo, Norway.</w:t>
      </w:r>
    </w:p>
    <w:p w14:paraId="76A4EBCF" w14:textId="77777777" w:rsidR="00A27E17" w:rsidRPr="00A27E17" w:rsidRDefault="00A27E17" w:rsidP="00A27E17">
      <w:pPr>
        <w:pStyle w:val="ListParagraph"/>
        <w:numPr>
          <w:ilvl w:val="0"/>
          <w:numId w:val="2"/>
        </w:numPr>
        <w:ind w:hanging="360"/>
        <w:rPr>
          <w:rFonts w:eastAsia="Times New Roman"/>
          <w:color w:val="000000" w:themeColor="text1"/>
        </w:rPr>
      </w:pPr>
      <w:r w:rsidRPr="00A27E17">
        <w:rPr>
          <w:rStyle w:val="selectable"/>
          <w:rFonts w:eastAsia="Times New Roman"/>
        </w:rPr>
        <w:t xml:space="preserve">Kwak, Y. &amp; Anbari, F. (2011). History, practices, and future of earned value management in government: Perspectives from NASA. </w:t>
      </w:r>
      <w:r w:rsidRPr="00A27E17">
        <w:rPr>
          <w:rStyle w:val="selectable"/>
          <w:rFonts w:eastAsia="Times New Roman"/>
          <w:i/>
          <w:iCs/>
        </w:rPr>
        <w:t>Project Management Journal</w:t>
      </w:r>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1), 77-90. http://dx.doi.org/10.1002/pmj.20272</w:t>
      </w: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39"/>
      <w:footerReference w:type="default" r:id="rId40"/>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9" w:author="Microsoft Office User" w:date="2016-10-16T22:48:00Z" w:initials="MOU">
    <w:p w14:paraId="0DB6A489" w14:textId="50AA3460" w:rsidR="0091536E" w:rsidRDefault="0091536E">
      <w:pPr>
        <w:pStyle w:val="CommentText"/>
      </w:pPr>
      <w:r>
        <w:rPr>
          <w:rStyle w:val="CommentReference"/>
        </w:rPr>
        <w:annotationRef/>
      </w:r>
      <w:r>
        <w:t>Esta rara la frase.. Tal vez podría ser  directamente solo Historicamente</w:t>
      </w:r>
    </w:p>
  </w:comment>
  <w:comment w:id="30" w:author="Microsoft Office User" w:date="2016-10-17T09:52:00Z" w:initials="Office">
    <w:p w14:paraId="75366EFF" w14:textId="14B8B6DA" w:rsidR="0091536E" w:rsidRDefault="0091536E">
      <w:pPr>
        <w:pStyle w:val="CommentText"/>
      </w:pPr>
      <w:r>
        <w:rPr>
          <w:rStyle w:val="CommentReference"/>
        </w:rPr>
        <w:annotationRef/>
      </w:r>
      <w:r>
        <w:t>Pasa que arriba se habla de finales de 1800 lo cual es muy amplio</w:t>
      </w:r>
      <w:r w:rsidR="0037549E">
        <w:t xml:space="preserve"> (un rango de </w:t>
      </w:r>
      <w:r w:rsidR="009A1E8E">
        <w:t xml:space="preserve">máx. </w:t>
      </w:r>
      <w:r w:rsidR="0037549E">
        <w:t>50 años)</w:t>
      </w:r>
      <w:r>
        <w:t>. Y ahora se específica más con lo de “inicios de la década de los 50</w:t>
      </w:r>
      <w:r w:rsidR="0037549E">
        <w:t xml:space="preserve"> (un rango de</w:t>
      </w:r>
      <w:r w:rsidR="009A1E8E">
        <w:t xml:space="preserve"> máx.</w:t>
      </w:r>
      <w:r w:rsidR="0037549E">
        <w:t xml:space="preserve"> 5 años)</w:t>
      </w:r>
      <w:r>
        <w:t>”</w:t>
      </w:r>
    </w:p>
  </w:comment>
  <w:comment w:id="31" w:author="Microsoft Office User" w:date="2016-10-16T22:52:00Z" w:initials="MOU">
    <w:p w14:paraId="234A297A" w14:textId="6C54D5F0" w:rsidR="0091536E" w:rsidRDefault="0091536E">
      <w:pPr>
        <w:pStyle w:val="CommentText"/>
      </w:pPr>
      <w:r>
        <w:rPr>
          <w:rStyle w:val="CommentReference"/>
        </w:rPr>
        <w:annotationRef/>
      </w:r>
      <w:r>
        <w:t>Esto de que no se ponían de acuerdo parece muy de relleno</w:t>
      </w:r>
    </w:p>
  </w:comment>
  <w:comment w:id="32" w:author="Microsoft Office User" w:date="2016-10-17T09:50:00Z" w:initials="Office">
    <w:p w14:paraId="46236546" w14:textId="24782787" w:rsidR="0091536E" w:rsidRDefault="0091536E">
      <w:pPr>
        <w:pStyle w:val="CommentText"/>
      </w:pPr>
      <w:r>
        <w:rPr>
          <w:rStyle w:val="CommentReference"/>
        </w:rPr>
        <w:annotationRef/>
      </w:r>
      <w:r>
        <w:t xml:space="preserve">Acá se explica específicamente porqué no se ponen de acuerdo, lo cual </w:t>
      </w:r>
      <w:r w:rsidR="0065444E">
        <w:t>me parece</w:t>
      </w:r>
      <w:r>
        <w:t xml:space="preserve"> importante para todo el contexto histórico, ya que si estuvieran de acuerdo con PERT/COST desde el principio tal vez ni siquiera existiría EVM</w:t>
      </w:r>
    </w:p>
  </w:comment>
  <w:comment w:id="34" w:author="Microsoft Office User" w:date="2016-10-16T22:54:00Z" w:initials="MOU">
    <w:p w14:paraId="6F99A961" w14:textId="324735C4" w:rsidR="0091536E" w:rsidRDefault="0091536E">
      <w:pPr>
        <w:pStyle w:val="CommentText"/>
      </w:pPr>
      <w:r>
        <w:rPr>
          <w:rStyle w:val="CommentReference"/>
        </w:rPr>
        <w:annotationRef/>
      </w:r>
      <w:r>
        <w:t>No estoy segura acerca del ejemplo, es un poco confuso y no aporta mucho a mi parecer</w:t>
      </w:r>
    </w:p>
  </w:comment>
  <w:comment w:id="35" w:author="Microsoft Office User" w:date="2016-10-17T09:46:00Z" w:initials="Office">
    <w:p w14:paraId="26A4ADF9" w14:textId="2B83369D" w:rsidR="0091536E" w:rsidRDefault="0091536E">
      <w:pPr>
        <w:pStyle w:val="CommentText"/>
      </w:pPr>
      <w:r>
        <w:rPr>
          <w:rStyle w:val="CommentReference"/>
        </w:rPr>
        <w:annotationRef/>
      </w:r>
      <w:r>
        <w:t xml:space="preserve">Me pareció importante esto porque es un ejemplo real de un caso en el que se tiene un proyecto en el que hay que hacer algo que nadie nunca hizo anteriormente, que es lo que dice más arriba que es una falla de las técnicas tradicionales. Creo que convendría explicar mejor eso si mantenemos este párrafo </w:t>
      </w:r>
    </w:p>
  </w:comment>
  <w:comment w:id="39" w:author="Microsoft Office User" w:date="2016-10-17T11:27:00Z" w:initials="MOU">
    <w:p w14:paraId="2F3344A5" w14:textId="15DD60FB" w:rsidR="00B1257E" w:rsidRDefault="00B1257E">
      <w:pPr>
        <w:pStyle w:val="CommentText"/>
      </w:pPr>
      <w:r>
        <w:rPr>
          <w:rStyle w:val="CommentReference"/>
        </w:rPr>
        <w:annotationRef/>
      </w:r>
      <w:r>
        <w:t>En muchos de?</w:t>
      </w:r>
    </w:p>
  </w:comment>
  <w:comment w:id="55" w:author="Microsoft Office User" w:date="2016-09-11T18:09:00Z" w:initials="MOU">
    <w:p w14:paraId="14D52DB7" w14:textId="6FC0CB94" w:rsidR="0091536E" w:rsidRDefault="0091536E">
      <w:pPr>
        <w:pStyle w:val="CommentText"/>
      </w:pPr>
      <w:r>
        <w:rPr>
          <w:rStyle w:val="CommentReference"/>
        </w:rPr>
        <w:annotationRef/>
      </w:r>
      <w:r>
        <w:t>Necesito un sinonimo</w:t>
      </w:r>
    </w:p>
  </w:comment>
  <w:comment w:id="96" w:author="Microsoft Office User" w:date="2016-09-06T09:34:00Z" w:initials="MOU">
    <w:p w14:paraId="0B8343E1" w14:textId="7973838A" w:rsidR="0091536E" w:rsidRDefault="0091536E">
      <w:pPr>
        <w:pStyle w:val="CommentText"/>
      </w:pPr>
      <w:r>
        <w:rPr>
          <w:rStyle w:val="CommentReference"/>
        </w:rPr>
        <w:annotationRef/>
      </w:r>
      <w:r>
        <w:t>Definir si se podrán o no eliminar. Creo que se debería poder, gitlab creo que no permite (a modo comparativo).</w:t>
      </w:r>
    </w:p>
  </w:comment>
  <w:comment w:id="98" w:author="Microsoft Office User" w:date="2016-08-28T10:30:00Z" w:initials="Office">
    <w:p w14:paraId="1C3D9D4E" w14:textId="502B947D" w:rsidR="0091536E" w:rsidRDefault="0091536E">
      <w:pPr>
        <w:pStyle w:val="CommentText"/>
      </w:pPr>
      <w:r>
        <w:rPr>
          <w:rStyle w:val="CommentReference"/>
        </w:rPr>
        <w:annotationRef/>
      </w:r>
      <w:r>
        <w:t>Peticiones o tareas? Vamo a decidirno</w:t>
      </w:r>
    </w:p>
  </w:comment>
  <w:comment w:id="99" w:author="Microsoft Office User" w:date="2016-08-30T20:41:00Z" w:initials="Office">
    <w:p w14:paraId="27025A7A" w14:textId="218336C4" w:rsidR="0091536E" w:rsidRDefault="0091536E">
      <w:pPr>
        <w:pStyle w:val="CommentText"/>
      </w:pPr>
      <w:r>
        <w:rPr>
          <w:rStyle w:val="CommentReference"/>
        </w:rPr>
        <w:annotationRef/>
      </w:r>
      <w:r>
        <w:t>La herramienta ok</w:t>
      </w:r>
    </w:p>
  </w:comment>
  <w:comment w:id="100" w:author="Microsoft Office User" w:date="2016-09-06T09:39:00Z" w:initials="MOU">
    <w:p w14:paraId="3988940C" w14:textId="3B989AD3" w:rsidR="0091536E" w:rsidRDefault="0091536E">
      <w:pPr>
        <w:pStyle w:val="CommentText"/>
      </w:pPr>
      <w:r>
        <w:rPr>
          <w:rStyle w:val="CommentReference"/>
        </w:rPr>
        <w:annotationRef/>
      </w:r>
      <w:r>
        <w:t>Algún sinónimo? Definir, implementar, algo asi.</w:t>
      </w:r>
    </w:p>
  </w:comment>
  <w:comment w:id="104" w:author="Microsoft Office User" w:date="2016-09-04T16:26:00Z" w:initials="Office">
    <w:p w14:paraId="1A6CB773" w14:textId="77777777" w:rsidR="0091536E" w:rsidRDefault="0091536E">
      <w:pPr>
        <w:pStyle w:val="CommentText"/>
      </w:pPr>
      <w:r>
        <w:rPr>
          <w:rStyle w:val="CommentReference"/>
        </w:rPr>
        <w:annotationRef/>
      </w:r>
      <w:r>
        <w:t xml:space="preserve">Esto debería ser otro capítulo </w:t>
      </w:r>
    </w:p>
    <w:p w14:paraId="55F930A7" w14:textId="57C674AB" w:rsidR="0091536E" w:rsidRDefault="0091536E">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B6A489" w15:done="0"/>
  <w15:commentEx w15:paraId="75366EFF" w15:paraIdParent="0DB6A489" w15:done="0"/>
  <w15:commentEx w15:paraId="234A297A" w15:done="0"/>
  <w15:commentEx w15:paraId="46236546" w15:paraIdParent="234A297A" w15:done="0"/>
  <w15:commentEx w15:paraId="6F99A961" w15:done="0"/>
  <w15:commentEx w15:paraId="26A4ADF9" w15:paraIdParent="6F99A961" w15:done="0"/>
  <w15:commentEx w15:paraId="2F3344A5" w15:done="0"/>
  <w15:commentEx w15:paraId="14D52DB7" w15:done="0"/>
  <w15:commentEx w15:paraId="0B8343E1" w15:done="0"/>
  <w15:commentEx w15:paraId="1C3D9D4E" w15:done="0"/>
  <w15:commentEx w15:paraId="27025A7A" w15:done="0"/>
  <w15:commentEx w15:paraId="3988940C"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996D58" w14:textId="77777777" w:rsidR="005D4BB3" w:rsidRDefault="005D4BB3">
      <w:pPr>
        <w:spacing w:line="240" w:lineRule="auto"/>
      </w:pPr>
      <w:r>
        <w:separator/>
      </w:r>
    </w:p>
  </w:endnote>
  <w:endnote w:type="continuationSeparator" w:id="0">
    <w:p w14:paraId="0CE34E79" w14:textId="77777777" w:rsidR="005D4BB3" w:rsidRDefault="005D4B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91536E" w:rsidRDefault="0091536E"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91536E" w:rsidRDefault="0091536E"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91536E" w:rsidRDefault="0091536E"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1257E">
      <w:rPr>
        <w:rStyle w:val="PageNumber"/>
        <w:noProof/>
      </w:rPr>
      <w:t>29</w:t>
    </w:r>
    <w:r>
      <w:rPr>
        <w:rStyle w:val="PageNumber"/>
      </w:rPr>
      <w:fldChar w:fldCharType="end"/>
    </w:r>
  </w:p>
  <w:p w14:paraId="6415E656" w14:textId="77777777" w:rsidR="0091536E" w:rsidRDefault="0091536E"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407E99" w14:textId="77777777" w:rsidR="005D4BB3" w:rsidRDefault="005D4BB3">
      <w:pPr>
        <w:spacing w:line="240" w:lineRule="auto"/>
      </w:pPr>
      <w:r>
        <w:separator/>
      </w:r>
    </w:p>
  </w:footnote>
  <w:footnote w:type="continuationSeparator" w:id="0">
    <w:p w14:paraId="0DE45C2A" w14:textId="77777777" w:rsidR="005D4BB3" w:rsidRDefault="005D4BB3">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4">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3">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5"/>
  </w:num>
  <w:num w:numId="4">
    <w:abstractNumId w:val="35"/>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7"/>
  </w:num>
  <w:num w:numId="10">
    <w:abstractNumId w:val="45"/>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7"/>
  </w:num>
  <w:num w:numId="18">
    <w:abstractNumId w:val="34"/>
  </w:num>
  <w:num w:numId="19">
    <w:abstractNumId w:val="39"/>
  </w:num>
  <w:num w:numId="20">
    <w:abstractNumId w:val="24"/>
  </w:num>
  <w:num w:numId="21">
    <w:abstractNumId w:val="43"/>
  </w:num>
  <w:num w:numId="22">
    <w:abstractNumId w:val="21"/>
  </w:num>
  <w:num w:numId="23">
    <w:abstractNumId w:val="42"/>
  </w:num>
  <w:num w:numId="24">
    <w:abstractNumId w:val="13"/>
  </w:num>
  <w:num w:numId="25">
    <w:abstractNumId w:val="33"/>
  </w:num>
  <w:num w:numId="26">
    <w:abstractNumId w:val="14"/>
  </w:num>
  <w:num w:numId="27">
    <w:abstractNumId w:val="6"/>
  </w:num>
  <w:num w:numId="28">
    <w:abstractNumId w:val="8"/>
  </w:num>
  <w:num w:numId="29">
    <w:abstractNumId w:val="40"/>
  </w:num>
  <w:num w:numId="30">
    <w:abstractNumId w:val="17"/>
  </w:num>
  <w:num w:numId="31">
    <w:abstractNumId w:val="41"/>
  </w:num>
  <w:num w:numId="32">
    <w:abstractNumId w:val="48"/>
  </w:num>
  <w:num w:numId="33">
    <w:abstractNumId w:val="19"/>
  </w:num>
  <w:num w:numId="34">
    <w:abstractNumId w:val="49"/>
  </w:num>
  <w:num w:numId="35">
    <w:abstractNumId w:val="46"/>
  </w:num>
  <w:num w:numId="36">
    <w:abstractNumId w:val="26"/>
  </w:num>
  <w:num w:numId="37">
    <w:abstractNumId w:val="28"/>
  </w:num>
  <w:num w:numId="38">
    <w:abstractNumId w:val="44"/>
  </w:num>
  <w:num w:numId="39">
    <w:abstractNumId w:val="18"/>
  </w:num>
  <w:num w:numId="40">
    <w:abstractNumId w:val="38"/>
  </w:num>
  <w:num w:numId="41">
    <w:abstractNumId w:val="50"/>
  </w:num>
  <w:num w:numId="42">
    <w:abstractNumId w:val="3"/>
  </w:num>
  <w:num w:numId="43">
    <w:abstractNumId w:val="2"/>
  </w:num>
  <w:num w:numId="44">
    <w:abstractNumId w:val="36"/>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 w:numId="52">
    <w:abstractNumId w:val="32"/>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16DDB"/>
    <w:rsid w:val="00024D66"/>
    <w:rsid w:val="000266B6"/>
    <w:rsid w:val="00032BB3"/>
    <w:rsid w:val="00033CB3"/>
    <w:rsid w:val="000645B9"/>
    <w:rsid w:val="00064B7B"/>
    <w:rsid w:val="00092FFB"/>
    <w:rsid w:val="000A101D"/>
    <w:rsid w:val="000A28BD"/>
    <w:rsid w:val="000A3151"/>
    <w:rsid w:val="000A779C"/>
    <w:rsid w:val="000B501C"/>
    <w:rsid w:val="000C2219"/>
    <w:rsid w:val="000C2C91"/>
    <w:rsid w:val="000C796C"/>
    <w:rsid w:val="000E5C25"/>
    <w:rsid w:val="00113D53"/>
    <w:rsid w:val="0011685B"/>
    <w:rsid w:val="00121920"/>
    <w:rsid w:val="00123675"/>
    <w:rsid w:val="0012408E"/>
    <w:rsid w:val="00132F97"/>
    <w:rsid w:val="0014607F"/>
    <w:rsid w:val="001649D8"/>
    <w:rsid w:val="0017217D"/>
    <w:rsid w:val="0017408D"/>
    <w:rsid w:val="0018188A"/>
    <w:rsid w:val="001A2430"/>
    <w:rsid w:val="001A7347"/>
    <w:rsid w:val="001A784D"/>
    <w:rsid w:val="001E604E"/>
    <w:rsid w:val="001F180A"/>
    <w:rsid w:val="001F36E6"/>
    <w:rsid w:val="001F3729"/>
    <w:rsid w:val="00213959"/>
    <w:rsid w:val="00230655"/>
    <w:rsid w:val="00232D4F"/>
    <w:rsid w:val="00253F7C"/>
    <w:rsid w:val="0026272D"/>
    <w:rsid w:val="00270773"/>
    <w:rsid w:val="00270EEF"/>
    <w:rsid w:val="00280B36"/>
    <w:rsid w:val="002849E0"/>
    <w:rsid w:val="002A0C82"/>
    <w:rsid w:val="002A18CA"/>
    <w:rsid w:val="002A2C28"/>
    <w:rsid w:val="002B7F7E"/>
    <w:rsid w:val="002D09FE"/>
    <w:rsid w:val="002D1361"/>
    <w:rsid w:val="002D6CCE"/>
    <w:rsid w:val="002F695C"/>
    <w:rsid w:val="00301989"/>
    <w:rsid w:val="00301C74"/>
    <w:rsid w:val="00307FFE"/>
    <w:rsid w:val="00310FA7"/>
    <w:rsid w:val="0032134E"/>
    <w:rsid w:val="003250AF"/>
    <w:rsid w:val="00331B7F"/>
    <w:rsid w:val="0033376C"/>
    <w:rsid w:val="00333ED7"/>
    <w:rsid w:val="003455CE"/>
    <w:rsid w:val="003473CF"/>
    <w:rsid w:val="003621CB"/>
    <w:rsid w:val="003637F3"/>
    <w:rsid w:val="003642D9"/>
    <w:rsid w:val="003654AC"/>
    <w:rsid w:val="00365FD9"/>
    <w:rsid w:val="00366496"/>
    <w:rsid w:val="0037549E"/>
    <w:rsid w:val="0038788F"/>
    <w:rsid w:val="00391077"/>
    <w:rsid w:val="003961E8"/>
    <w:rsid w:val="003975DA"/>
    <w:rsid w:val="003A358C"/>
    <w:rsid w:val="003D14EE"/>
    <w:rsid w:val="003D21E3"/>
    <w:rsid w:val="003D402F"/>
    <w:rsid w:val="003D4169"/>
    <w:rsid w:val="003E36FB"/>
    <w:rsid w:val="003E73B4"/>
    <w:rsid w:val="003F06F5"/>
    <w:rsid w:val="003F1237"/>
    <w:rsid w:val="00400D96"/>
    <w:rsid w:val="00413F4D"/>
    <w:rsid w:val="00414698"/>
    <w:rsid w:val="00415355"/>
    <w:rsid w:val="004179C5"/>
    <w:rsid w:val="0042261D"/>
    <w:rsid w:val="0043465E"/>
    <w:rsid w:val="0043628A"/>
    <w:rsid w:val="00441D0E"/>
    <w:rsid w:val="004465E0"/>
    <w:rsid w:val="00455E5E"/>
    <w:rsid w:val="00472275"/>
    <w:rsid w:val="00476E85"/>
    <w:rsid w:val="004839D1"/>
    <w:rsid w:val="00485558"/>
    <w:rsid w:val="00486854"/>
    <w:rsid w:val="00492151"/>
    <w:rsid w:val="0049272E"/>
    <w:rsid w:val="004949F1"/>
    <w:rsid w:val="004A1B3E"/>
    <w:rsid w:val="004B1CE5"/>
    <w:rsid w:val="004B2A52"/>
    <w:rsid w:val="004D0978"/>
    <w:rsid w:val="004D3E8A"/>
    <w:rsid w:val="004D6A15"/>
    <w:rsid w:val="004E0AF0"/>
    <w:rsid w:val="004E38D4"/>
    <w:rsid w:val="004F76EF"/>
    <w:rsid w:val="005234BB"/>
    <w:rsid w:val="0052733A"/>
    <w:rsid w:val="005355CF"/>
    <w:rsid w:val="00536125"/>
    <w:rsid w:val="005362EF"/>
    <w:rsid w:val="00536D65"/>
    <w:rsid w:val="005408E5"/>
    <w:rsid w:val="005714C3"/>
    <w:rsid w:val="00586F4F"/>
    <w:rsid w:val="00593643"/>
    <w:rsid w:val="005A7EE7"/>
    <w:rsid w:val="005B6A91"/>
    <w:rsid w:val="005C1B34"/>
    <w:rsid w:val="005D4BB3"/>
    <w:rsid w:val="005E5DF5"/>
    <w:rsid w:val="005E7169"/>
    <w:rsid w:val="005F03B4"/>
    <w:rsid w:val="005F76C8"/>
    <w:rsid w:val="00600BDE"/>
    <w:rsid w:val="0060695B"/>
    <w:rsid w:val="00611ABD"/>
    <w:rsid w:val="0061465A"/>
    <w:rsid w:val="00620A70"/>
    <w:rsid w:val="00621359"/>
    <w:rsid w:val="0065444E"/>
    <w:rsid w:val="00660AF9"/>
    <w:rsid w:val="00663369"/>
    <w:rsid w:val="00675281"/>
    <w:rsid w:val="00675BDA"/>
    <w:rsid w:val="00676452"/>
    <w:rsid w:val="00681E23"/>
    <w:rsid w:val="006853D9"/>
    <w:rsid w:val="00693D71"/>
    <w:rsid w:val="0069735B"/>
    <w:rsid w:val="006A375E"/>
    <w:rsid w:val="006C03CD"/>
    <w:rsid w:val="006C2544"/>
    <w:rsid w:val="006D3811"/>
    <w:rsid w:val="006E306B"/>
    <w:rsid w:val="006E47BA"/>
    <w:rsid w:val="006F3672"/>
    <w:rsid w:val="00701312"/>
    <w:rsid w:val="00701718"/>
    <w:rsid w:val="00732E34"/>
    <w:rsid w:val="0075042F"/>
    <w:rsid w:val="00753AB1"/>
    <w:rsid w:val="00754BFC"/>
    <w:rsid w:val="00772022"/>
    <w:rsid w:val="007729F8"/>
    <w:rsid w:val="007746CD"/>
    <w:rsid w:val="00794510"/>
    <w:rsid w:val="007A0169"/>
    <w:rsid w:val="007C2DED"/>
    <w:rsid w:val="007D1A02"/>
    <w:rsid w:val="007E4C95"/>
    <w:rsid w:val="007E6C69"/>
    <w:rsid w:val="007F03E8"/>
    <w:rsid w:val="007F73EA"/>
    <w:rsid w:val="008008CE"/>
    <w:rsid w:val="00803091"/>
    <w:rsid w:val="00803C5F"/>
    <w:rsid w:val="00806395"/>
    <w:rsid w:val="00806AC2"/>
    <w:rsid w:val="008164EE"/>
    <w:rsid w:val="00822035"/>
    <w:rsid w:val="00842139"/>
    <w:rsid w:val="00843194"/>
    <w:rsid w:val="00844917"/>
    <w:rsid w:val="00861D32"/>
    <w:rsid w:val="00864A1B"/>
    <w:rsid w:val="00884030"/>
    <w:rsid w:val="008973EA"/>
    <w:rsid w:val="008A3FA7"/>
    <w:rsid w:val="008A401A"/>
    <w:rsid w:val="008B1F17"/>
    <w:rsid w:val="008B66A0"/>
    <w:rsid w:val="008C1D6B"/>
    <w:rsid w:val="008C43EA"/>
    <w:rsid w:val="008C4872"/>
    <w:rsid w:val="008D6D4B"/>
    <w:rsid w:val="008E398E"/>
    <w:rsid w:val="008F4593"/>
    <w:rsid w:val="008F4BF5"/>
    <w:rsid w:val="008F65A7"/>
    <w:rsid w:val="00900336"/>
    <w:rsid w:val="00905E92"/>
    <w:rsid w:val="0091536E"/>
    <w:rsid w:val="0092328F"/>
    <w:rsid w:val="00925436"/>
    <w:rsid w:val="00927DB0"/>
    <w:rsid w:val="009325EA"/>
    <w:rsid w:val="00941F8A"/>
    <w:rsid w:val="00942276"/>
    <w:rsid w:val="00963111"/>
    <w:rsid w:val="00964804"/>
    <w:rsid w:val="00982698"/>
    <w:rsid w:val="0098379F"/>
    <w:rsid w:val="00995FD2"/>
    <w:rsid w:val="009A1E8E"/>
    <w:rsid w:val="009A289A"/>
    <w:rsid w:val="009A31D6"/>
    <w:rsid w:val="009A61A0"/>
    <w:rsid w:val="009B50B6"/>
    <w:rsid w:val="009C02EA"/>
    <w:rsid w:val="00A108CB"/>
    <w:rsid w:val="00A14FC1"/>
    <w:rsid w:val="00A24320"/>
    <w:rsid w:val="00A2636B"/>
    <w:rsid w:val="00A27E17"/>
    <w:rsid w:val="00A417CE"/>
    <w:rsid w:val="00A42F17"/>
    <w:rsid w:val="00A479BD"/>
    <w:rsid w:val="00A809A8"/>
    <w:rsid w:val="00A80BE2"/>
    <w:rsid w:val="00A85178"/>
    <w:rsid w:val="00AA2DF6"/>
    <w:rsid w:val="00AB17D7"/>
    <w:rsid w:val="00AB78DA"/>
    <w:rsid w:val="00AB7AD3"/>
    <w:rsid w:val="00AC1E31"/>
    <w:rsid w:val="00AE04AA"/>
    <w:rsid w:val="00AE061E"/>
    <w:rsid w:val="00AF5C5A"/>
    <w:rsid w:val="00B06FC1"/>
    <w:rsid w:val="00B1257E"/>
    <w:rsid w:val="00B34D6C"/>
    <w:rsid w:val="00B64F80"/>
    <w:rsid w:val="00B66F74"/>
    <w:rsid w:val="00B67D68"/>
    <w:rsid w:val="00B76F10"/>
    <w:rsid w:val="00BA0FD1"/>
    <w:rsid w:val="00BA4C54"/>
    <w:rsid w:val="00BB01C7"/>
    <w:rsid w:val="00BD749D"/>
    <w:rsid w:val="00BE1EB3"/>
    <w:rsid w:val="00BE373A"/>
    <w:rsid w:val="00BE4E12"/>
    <w:rsid w:val="00BF0FFB"/>
    <w:rsid w:val="00C0208D"/>
    <w:rsid w:val="00C053EC"/>
    <w:rsid w:val="00C1478B"/>
    <w:rsid w:val="00C17EE2"/>
    <w:rsid w:val="00C31259"/>
    <w:rsid w:val="00C315D8"/>
    <w:rsid w:val="00C47552"/>
    <w:rsid w:val="00C51D8C"/>
    <w:rsid w:val="00C54D9F"/>
    <w:rsid w:val="00C57847"/>
    <w:rsid w:val="00C665D1"/>
    <w:rsid w:val="00C95FC9"/>
    <w:rsid w:val="00CA2DC2"/>
    <w:rsid w:val="00CA67C5"/>
    <w:rsid w:val="00CA7E50"/>
    <w:rsid w:val="00CE0093"/>
    <w:rsid w:val="00CE00CC"/>
    <w:rsid w:val="00CE4809"/>
    <w:rsid w:val="00CE5481"/>
    <w:rsid w:val="00CE7F3C"/>
    <w:rsid w:val="00CF3448"/>
    <w:rsid w:val="00CF4188"/>
    <w:rsid w:val="00CF5BFD"/>
    <w:rsid w:val="00CF723F"/>
    <w:rsid w:val="00D052D5"/>
    <w:rsid w:val="00D11FB1"/>
    <w:rsid w:val="00D22DD2"/>
    <w:rsid w:val="00D23205"/>
    <w:rsid w:val="00D25508"/>
    <w:rsid w:val="00D26224"/>
    <w:rsid w:val="00D50646"/>
    <w:rsid w:val="00D61E7A"/>
    <w:rsid w:val="00D97A5E"/>
    <w:rsid w:val="00DA0A64"/>
    <w:rsid w:val="00DA2BBB"/>
    <w:rsid w:val="00DB1974"/>
    <w:rsid w:val="00DB4BFA"/>
    <w:rsid w:val="00DC47BA"/>
    <w:rsid w:val="00DD5415"/>
    <w:rsid w:val="00E1208B"/>
    <w:rsid w:val="00E15E23"/>
    <w:rsid w:val="00E55D03"/>
    <w:rsid w:val="00E76EBC"/>
    <w:rsid w:val="00E950B9"/>
    <w:rsid w:val="00E955DE"/>
    <w:rsid w:val="00E956C6"/>
    <w:rsid w:val="00EA0F52"/>
    <w:rsid w:val="00EA2CAD"/>
    <w:rsid w:val="00EA4946"/>
    <w:rsid w:val="00EB3782"/>
    <w:rsid w:val="00EC2D54"/>
    <w:rsid w:val="00EC559B"/>
    <w:rsid w:val="00ED16C6"/>
    <w:rsid w:val="00EE0DC3"/>
    <w:rsid w:val="00EE169B"/>
    <w:rsid w:val="00EE6996"/>
    <w:rsid w:val="00EE7295"/>
    <w:rsid w:val="00EF0B8E"/>
    <w:rsid w:val="00F0263B"/>
    <w:rsid w:val="00F138DA"/>
    <w:rsid w:val="00F22840"/>
    <w:rsid w:val="00F27F92"/>
    <w:rsid w:val="00F316DF"/>
    <w:rsid w:val="00F472EC"/>
    <w:rsid w:val="00F547C2"/>
    <w:rsid w:val="00F57C03"/>
    <w:rsid w:val="00F975CC"/>
    <w:rsid w:val="00FC1903"/>
    <w:rsid w:val="00FD60A5"/>
    <w:rsid w:val="00FE463A"/>
    <w:rsid w:val="00FE5B2A"/>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B3782"/>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fontTable" Target="fontTable.xml"/><Relationship Id="rId42" Type="http://schemas.microsoft.com/office/2011/relationships/people" Target="people.xml"/><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3E62FC-C442-654F-9DDF-47C5028798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66</Pages>
  <Words>24434</Words>
  <Characters>139275</Characters>
  <Application>Microsoft Macintosh Word</Application>
  <DocSecurity>0</DocSecurity>
  <Lines>1160</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3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93</cp:revision>
  <dcterms:created xsi:type="dcterms:W3CDTF">2016-09-04T21:49:00Z</dcterms:created>
  <dcterms:modified xsi:type="dcterms:W3CDTF">2016-10-17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